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119D16" w14:textId="77777777" w:rsidR="00970BA8" w:rsidRPr="007968FC" w:rsidRDefault="00970BA8" w:rsidP="00672C78">
      <w:pPr>
        <w:tabs>
          <w:tab w:val="left" w:pos="5352"/>
        </w:tabs>
        <w:spacing w:after="0"/>
        <w:jc w:val="center"/>
        <w:rPr>
          <w:rFonts w:ascii="Times New Roman" w:hAnsi="Times New Roman" w:cs="Times New Roman"/>
          <w:sz w:val="24"/>
          <w:szCs w:val="24"/>
          <w:lang w:val="en-US"/>
        </w:rPr>
      </w:pPr>
    </w:p>
    <w:p w14:paraId="2DC42ED5" w14:textId="77777777" w:rsidR="00AF0A14" w:rsidRPr="007968FC" w:rsidRDefault="00AF0A14" w:rsidP="00AF0A14">
      <w:pPr>
        <w:spacing w:after="0"/>
        <w:rPr>
          <w:rFonts w:ascii="Times New Roman" w:hAnsi="Times New Roman" w:cs="Times New Roman"/>
          <w:sz w:val="24"/>
          <w:szCs w:val="24"/>
          <w:lang w:val="en-US"/>
        </w:rPr>
      </w:pPr>
    </w:p>
    <w:p w14:paraId="5A45730D" w14:textId="77777777" w:rsidR="00AF0A14" w:rsidRPr="007968FC" w:rsidRDefault="00AF0A14" w:rsidP="00AF0A14">
      <w:pPr>
        <w:spacing w:after="0"/>
        <w:rPr>
          <w:rFonts w:ascii="Times New Roman" w:hAnsi="Times New Roman" w:cs="Times New Roman"/>
          <w:sz w:val="24"/>
          <w:szCs w:val="24"/>
          <w:lang w:val="en-US"/>
        </w:rPr>
      </w:pPr>
    </w:p>
    <w:p w14:paraId="355B931D" w14:textId="77777777" w:rsidR="00AF0A14" w:rsidRPr="007968FC" w:rsidRDefault="00AF0A14" w:rsidP="00AF0A14">
      <w:pPr>
        <w:spacing w:after="0"/>
        <w:rPr>
          <w:rFonts w:ascii="Times New Roman" w:hAnsi="Times New Roman" w:cs="Times New Roman"/>
          <w:sz w:val="24"/>
          <w:szCs w:val="24"/>
          <w:lang w:val="en-US"/>
        </w:rPr>
      </w:pPr>
    </w:p>
    <w:p w14:paraId="15278DC3" w14:textId="77777777" w:rsidR="00AF0A14" w:rsidRPr="007968FC" w:rsidRDefault="00AF0A14" w:rsidP="00AF0A14">
      <w:pPr>
        <w:spacing w:after="0"/>
        <w:rPr>
          <w:rFonts w:ascii="Times New Roman" w:hAnsi="Times New Roman" w:cs="Times New Roman"/>
          <w:sz w:val="24"/>
          <w:szCs w:val="24"/>
          <w:lang w:val="en-US"/>
        </w:rPr>
      </w:pPr>
    </w:p>
    <w:p w14:paraId="29763D98" w14:textId="77777777" w:rsidR="00AF0A14" w:rsidRPr="007968FC" w:rsidRDefault="00AF0A14" w:rsidP="00AF0A14">
      <w:pPr>
        <w:spacing w:after="0"/>
        <w:rPr>
          <w:rFonts w:ascii="Times New Roman" w:hAnsi="Times New Roman" w:cs="Times New Roman"/>
          <w:sz w:val="24"/>
          <w:szCs w:val="24"/>
          <w:lang w:val="en-US"/>
        </w:rPr>
      </w:pPr>
    </w:p>
    <w:p w14:paraId="3825BC32" w14:textId="77777777" w:rsidR="00AF0A14" w:rsidRPr="007968FC" w:rsidRDefault="00AF0A14" w:rsidP="00AF0A14">
      <w:pPr>
        <w:spacing w:after="0"/>
        <w:rPr>
          <w:rFonts w:ascii="Times New Roman" w:hAnsi="Times New Roman" w:cs="Times New Roman"/>
          <w:sz w:val="24"/>
          <w:szCs w:val="24"/>
          <w:lang w:val="en-US"/>
        </w:rPr>
      </w:pPr>
    </w:p>
    <w:p w14:paraId="1AB1AB0D" w14:textId="77777777" w:rsidR="00AF0A14" w:rsidRPr="007968FC" w:rsidRDefault="00AF0A14" w:rsidP="00AF0A14">
      <w:pPr>
        <w:spacing w:after="0"/>
        <w:rPr>
          <w:rFonts w:ascii="Times New Roman" w:hAnsi="Times New Roman" w:cs="Times New Roman"/>
          <w:sz w:val="24"/>
          <w:szCs w:val="24"/>
          <w:lang w:val="en-US"/>
        </w:rPr>
      </w:pPr>
    </w:p>
    <w:p w14:paraId="2CFBBFE1" w14:textId="77777777" w:rsidR="00AF0A14" w:rsidRPr="007968FC" w:rsidRDefault="00AF0A14" w:rsidP="00AF0A14">
      <w:pPr>
        <w:spacing w:after="0"/>
        <w:rPr>
          <w:rFonts w:ascii="Times New Roman" w:hAnsi="Times New Roman" w:cs="Times New Roman"/>
          <w:sz w:val="24"/>
          <w:szCs w:val="24"/>
          <w:lang w:val="en-US"/>
        </w:rPr>
      </w:pPr>
    </w:p>
    <w:p w14:paraId="50FCF061" w14:textId="77777777" w:rsidR="00AF0A14" w:rsidRPr="007968FC" w:rsidRDefault="00AF0A14" w:rsidP="00AF0A14">
      <w:pPr>
        <w:spacing w:after="0"/>
        <w:rPr>
          <w:rFonts w:ascii="Times New Roman" w:hAnsi="Times New Roman" w:cs="Times New Roman"/>
          <w:sz w:val="24"/>
          <w:szCs w:val="24"/>
          <w:lang w:val="en-US"/>
        </w:rPr>
      </w:pPr>
    </w:p>
    <w:p w14:paraId="129EAAAF" w14:textId="77777777" w:rsidR="00AF0A14" w:rsidRPr="007968FC" w:rsidRDefault="00AF0A14" w:rsidP="00AF0A14">
      <w:pPr>
        <w:spacing w:after="0"/>
        <w:rPr>
          <w:rFonts w:ascii="Times New Roman" w:hAnsi="Times New Roman" w:cs="Times New Roman"/>
          <w:sz w:val="24"/>
          <w:szCs w:val="24"/>
          <w:lang w:val="en-US"/>
        </w:rPr>
      </w:pPr>
    </w:p>
    <w:p w14:paraId="6C06AF33"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577C1722"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4E906ADD"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15606F43"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2F99220D"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20BC15DB" w14:textId="77777777" w:rsidR="00AF0A14" w:rsidRPr="007968FC" w:rsidRDefault="00AF0A14" w:rsidP="00AF0A14">
      <w:pPr>
        <w:tabs>
          <w:tab w:val="left" w:pos="5352"/>
        </w:tabs>
        <w:spacing w:after="0"/>
        <w:jc w:val="center"/>
        <w:rPr>
          <w:rFonts w:ascii="Times New Roman" w:hAnsi="Times New Roman" w:cs="Times New Roman"/>
          <w:sz w:val="24"/>
          <w:szCs w:val="24"/>
          <w:lang w:val="en-US"/>
        </w:rPr>
      </w:pPr>
    </w:p>
    <w:p w14:paraId="7820E651" w14:textId="77777777" w:rsidR="000F7121" w:rsidRPr="007968FC" w:rsidRDefault="00A32CB3" w:rsidP="000F7121">
      <w:pPr>
        <w:pStyle w:val="Titelname"/>
      </w:pPr>
      <w:bookmarkStart w:id="0" w:name="_Hlk13062004"/>
      <w:r w:rsidRPr="007968FC">
        <w:t>Digital Infrastructure and Environmental Performance: Antagonists or team players</w:t>
      </w:r>
      <w:bookmarkEnd w:id="0"/>
      <w:r w:rsidR="000F7121" w:rsidRPr="007968FC">
        <w:t>?</w:t>
      </w:r>
    </w:p>
    <w:p w14:paraId="21309F33" w14:textId="77777777" w:rsidR="000F7121" w:rsidRPr="007968FC" w:rsidRDefault="000F7121" w:rsidP="000F7121">
      <w:pPr>
        <w:pStyle w:val="Titelname"/>
      </w:pPr>
    </w:p>
    <w:p w14:paraId="61581F0C" w14:textId="77777777" w:rsidR="000F7121" w:rsidRPr="007968FC" w:rsidRDefault="000F7121" w:rsidP="000F7121">
      <w:pPr>
        <w:pStyle w:val="Titelname"/>
      </w:pPr>
    </w:p>
    <w:p w14:paraId="0CAC000E" w14:textId="77777777" w:rsidR="000F7121" w:rsidRPr="007968FC" w:rsidRDefault="000F7121" w:rsidP="000F7121">
      <w:pPr>
        <w:pStyle w:val="Titelname"/>
      </w:pPr>
    </w:p>
    <w:p w14:paraId="3D8AD3C1" w14:textId="77777777" w:rsidR="000F7121" w:rsidRPr="007968FC" w:rsidRDefault="000F7121" w:rsidP="000F7121">
      <w:pPr>
        <w:pStyle w:val="Titelname"/>
      </w:pPr>
    </w:p>
    <w:p w14:paraId="11EA7592" w14:textId="77777777" w:rsidR="000F7121" w:rsidRPr="007968FC" w:rsidRDefault="000F7121" w:rsidP="000F7121">
      <w:pPr>
        <w:pStyle w:val="Titelname"/>
      </w:pPr>
    </w:p>
    <w:p w14:paraId="6AAD2F70" w14:textId="77777777" w:rsidR="000F7121" w:rsidRPr="007968FC" w:rsidRDefault="000F7121" w:rsidP="000F7121">
      <w:pPr>
        <w:pStyle w:val="Titelname"/>
      </w:pPr>
    </w:p>
    <w:p w14:paraId="1101CDE2" w14:textId="77777777" w:rsidR="000F7121" w:rsidRPr="007968FC" w:rsidRDefault="000F7121">
      <w:pPr>
        <w:rPr>
          <w:lang w:val="en-US"/>
        </w:rPr>
        <w:sectPr w:rsidR="000F7121" w:rsidRPr="007968FC" w:rsidSect="003B28DD">
          <w:headerReference w:type="default" r:id="rId8"/>
          <w:footerReference w:type="default" r:id="rId9"/>
          <w:type w:val="continuous"/>
          <w:pgSz w:w="11906" w:h="16838"/>
          <w:pgMar w:top="1134" w:right="1134" w:bottom="1418" w:left="1134" w:header="709" w:footer="709" w:gutter="0"/>
          <w:pgNumType w:start="1"/>
          <w:cols w:space="708"/>
          <w:docGrid w:linePitch="360"/>
        </w:sectPr>
      </w:pPr>
    </w:p>
    <w:p w14:paraId="0D4403B0" w14:textId="769BC54D" w:rsidR="000F7121" w:rsidRDefault="000F7121">
      <w:pPr>
        <w:rPr>
          <w:rFonts w:ascii="Times New Roman" w:hAnsi="Times New Roman"/>
          <w:b/>
          <w:sz w:val="44"/>
          <w:szCs w:val="44"/>
          <w:lang w:val="en-US"/>
        </w:rPr>
      </w:pPr>
    </w:p>
    <w:p w14:paraId="50ED0E5D" w14:textId="77777777" w:rsidR="0021057B" w:rsidRPr="007968FC" w:rsidRDefault="0021057B">
      <w:pPr>
        <w:rPr>
          <w:rFonts w:ascii="Times New Roman" w:hAnsi="Times New Roman"/>
          <w:b/>
          <w:sz w:val="44"/>
          <w:szCs w:val="44"/>
          <w:lang w:val="en-US"/>
        </w:rPr>
      </w:pPr>
    </w:p>
    <w:p w14:paraId="3654CA47" w14:textId="3B4697B8" w:rsidR="001E3239" w:rsidRPr="001E3239" w:rsidRDefault="001E3239" w:rsidP="001E3239">
      <w:pPr>
        <w:pStyle w:val="Verzeichnis1"/>
        <w:rPr>
          <w:b/>
          <w:sz w:val="32"/>
          <w:szCs w:val="32"/>
        </w:rPr>
      </w:pPr>
      <w:r>
        <w:rPr>
          <w:b/>
          <w:sz w:val="32"/>
          <w:szCs w:val="32"/>
        </w:rPr>
        <w:lastRenderedPageBreak/>
        <w:t>Contents</w:t>
      </w:r>
    </w:p>
    <w:p w14:paraId="232E1123" w14:textId="063921C5" w:rsidR="008A02ED" w:rsidRDefault="009839DD">
      <w:pPr>
        <w:pStyle w:val="Verzeichnis1"/>
        <w:rPr>
          <w:rFonts w:asciiTheme="minorHAnsi" w:eastAsiaTheme="minorEastAsia" w:hAnsiTheme="minorHAnsi" w:cstheme="minorBidi"/>
          <w:color w:val="auto"/>
          <w:sz w:val="22"/>
          <w:szCs w:val="22"/>
          <w:lang w:val="de-DE" w:eastAsia="de-DE"/>
        </w:rPr>
      </w:pPr>
      <w:r w:rsidRPr="007968FC">
        <w:rPr>
          <w:b/>
          <w:sz w:val="32"/>
          <w:szCs w:val="32"/>
        </w:rPr>
        <w:fldChar w:fldCharType="begin"/>
      </w:r>
      <w:r w:rsidRPr="007968FC">
        <w:rPr>
          <w:b/>
          <w:sz w:val="32"/>
          <w:szCs w:val="32"/>
        </w:rPr>
        <w:instrText xml:space="preserve"> TOC \o "1-5" \h \z \u </w:instrText>
      </w:r>
      <w:r w:rsidRPr="007968FC">
        <w:rPr>
          <w:b/>
          <w:sz w:val="32"/>
          <w:szCs w:val="32"/>
        </w:rPr>
        <w:fldChar w:fldCharType="separate"/>
      </w:r>
      <w:hyperlink w:anchor="_Toc47129808" w:history="1">
        <w:r w:rsidR="008A02ED" w:rsidRPr="00274505">
          <w:rPr>
            <w:rStyle w:val="Hyperlink"/>
          </w:rPr>
          <w:t>1</w:t>
        </w:r>
        <w:r w:rsidR="008A02ED">
          <w:rPr>
            <w:rFonts w:asciiTheme="minorHAnsi" w:eastAsiaTheme="minorEastAsia" w:hAnsiTheme="minorHAnsi" w:cstheme="minorBidi"/>
            <w:color w:val="auto"/>
            <w:sz w:val="22"/>
            <w:szCs w:val="22"/>
            <w:lang w:val="de-DE" w:eastAsia="de-DE"/>
          </w:rPr>
          <w:tab/>
        </w:r>
        <w:r w:rsidR="008A02ED" w:rsidRPr="00274505">
          <w:rPr>
            <w:rStyle w:val="Hyperlink"/>
          </w:rPr>
          <w:t>Three modern-day phenomena and their connections</w:t>
        </w:r>
        <w:r w:rsidR="008A02ED">
          <w:rPr>
            <w:webHidden/>
          </w:rPr>
          <w:tab/>
        </w:r>
        <w:r w:rsidR="008A02ED">
          <w:rPr>
            <w:webHidden/>
          </w:rPr>
          <w:fldChar w:fldCharType="begin"/>
        </w:r>
        <w:r w:rsidR="008A02ED">
          <w:rPr>
            <w:webHidden/>
          </w:rPr>
          <w:instrText xml:space="preserve"> PAGEREF _Toc47129808 \h </w:instrText>
        </w:r>
        <w:r w:rsidR="008A02ED">
          <w:rPr>
            <w:webHidden/>
          </w:rPr>
        </w:r>
        <w:r w:rsidR="008A02ED">
          <w:rPr>
            <w:webHidden/>
          </w:rPr>
          <w:fldChar w:fldCharType="separate"/>
        </w:r>
        <w:r w:rsidR="00D03BA9">
          <w:rPr>
            <w:webHidden/>
          </w:rPr>
          <w:t>2</w:t>
        </w:r>
        <w:r w:rsidR="008A02ED">
          <w:rPr>
            <w:webHidden/>
          </w:rPr>
          <w:fldChar w:fldCharType="end"/>
        </w:r>
      </w:hyperlink>
    </w:p>
    <w:p w14:paraId="39543DD6" w14:textId="25070D2E" w:rsidR="008A02ED" w:rsidRDefault="00B73F86">
      <w:pPr>
        <w:pStyle w:val="Verzeichnis1"/>
        <w:rPr>
          <w:rFonts w:asciiTheme="minorHAnsi" w:eastAsiaTheme="minorEastAsia" w:hAnsiTheme="minorHAnsi" w:cstheme="minorBidi"/>
          <w:color w:val="auto"/>
          <w:sz w:val="22"/>
          <w:szCs w:val="22"/>
          <w:lang w:val="de-DE" w:eastAsia="de-DE"/>
        </w:rPr>
      </w:pPr>
      <w:hyperlink w:anchor="_Toc47129809" w:history="1">
        <w:r w:rsidR="008A02ED" w:rsidRPr="00274505">
          <w:rPr>
            <w:rStyle w:val="Hyperlink"/>
          </w:rPr>
          <w:t>2</w:t>
        </w:r>
        <w:r w:rsidR="008A02ED">
          <w:rPr>
            <w:rFonts w:asciiTheme="minorHAnsi" w:eastAsiaTheme="minorEastAsia" w:hAnsiTheme="minorHAnsi" w:cstheme="minorBidi"/>
            <w:color w:val="auto"/>
            <w:sz w:val="22"/>
            <w:szCs w:val="22"/>
            <w:lang w:val="de-DE" w:eastAsia="de-DE"/>
          </w:rPr>
          <w:tab/>
        </w:r>
        <w:r w:rsidR="008A02ED" w:rsidRPr="00274505">
          <w:rPr>
            <w:rStyle w:val="Hyperlink"/>
          </w:rPr>
          <w:t>The connection of Digital Infrastructure and Environmental Performance in the scientific discourse</w:t>
        </w:r>
        <w:r w:rsidR="008A02ED">
          <w:rPr>
            <w:webHidden/>
          </w:rPr>
          <w:tab/>
        </w:r>
        <w:r w:rsidR="008A02ED">
          <w:rPr>
            <w:webHidden/>
          </w:rPr>
          <w:fldChar w:fldCharType="begin"/>
        </w:r>
        <w:r w:rsidR="008A02ED">
          <w:rPr>
            <w:webHidden/>
          </w:rPr>
          <w:instrText xml:space="preserve"> PAGEREF _Toc47129809 \h </w:instrText>
        </w:r>
        <w:r w:rsidR="008A02ED">
          <w:rPr>
            <w:webHidden/>
          </w:rPr>
        </w:r>
        <w:r w:rsidR="008A02ED">
          <w:rPr>
            <w:webHidden/>
          </w:rPr>
          <w:fldChar w:fldCharType="separate"/>
        </w:r>
        <w:r w:rsidR="00D03BA9">
          <w:rPr>
            <w:webHidden/>
          </w:rPr>
          <w:t>3</w:t>
        </w:r>
        <w:r w:rsidR="008A02ED">
          <w:rPr>
            <w:webHidden/>
          </w:rPr>
          <w:fldChar w:fldCharType="end"/>
        </w:r>
      </w:hyperlink>
    </w:p>
    <w:p w14:paraId="6FD51793" w14:textId="5462EA6B" w:rsidR="008A02ED" w:rsidRDefault="00B73F86">
      <w:pPr>
        <w:pStyle w:val="Verzeichnis1"/>
        <w:rPr>
          <w:rFonts w:asciiTheme="minorHAnsi" w:eastAsiaTheme="minorEastAsia" w:hAnsiTheme="minorHAnsi" w:cstheme="minorBidi"/>
          <w:color w:val="auto"/>
          <w:sz w:val="22"/>
          <w:szCs w:val="22"/>
          <w:lang w:val="de-DE" w:eastAsia="de-DE"/>
        </w:rPr>
      </w:pPr>
      <w:hyperlink w:anchor="_Toc47129810" w:history="1">
        <w:r w:rsidR="008A02ED" w:rsidRPr="00274505">
          <w:rPr>
            <w:rStyle w:val="Hyperlink"/>
          </w:rPr>
          <w:t>3</w:t>
        </w:r>
        <w:r w:rsidR="008A02ED">
          <w:rPr>
            <w:rFonts w:asciiTheme="minorHAnsi" w:eastAsiaTheme="minorEastAsia" w:hAnsiTheme="minorHAnsi" w:cstheme="minorBidi"/>
            <w:color w:val="auto"/>
            <w:sz w:val="22"/>
            <w:szCs w:val="22"/>
            <w:lang w:val="de-DE" w:eastAsia="de-DE"/>
          </w:rPr>
          <w:tab/>
        </w:r>
        <w:r w:rsidR="008A02ED" w:rsidRPr="00274505">
          <w:rPr>
            <w:rStyle w:val="Hyperlink"/>
          </w:rPr>
          <w:t>What is data-transmission? – a historical approach</w:t>
        </w:r>
        <w:r w:rsidR="008A02ED">
          <w:rPr>
            <w:webHidden/>
          </w:rPr>
          <w:tab/>
        </w:r>
        <w:r w:rsidR="008A02ED">
          <w:rPr>
            <w:webHidden/>
          </w:rPr>
          <w:fldChar w:fldCharType="begin"/>
        </w:r>
        <w:r w:rsidR="008A02ED">
          <w:rPr>
            <w:webHidden/>
          </w:rPr>
          <w:instrText xml:space="preserve"> PAGEREF _Toc47129810 \h </w:instrText>
        </w:r>
        <w:r w:rsidR="008A02ED">
          <w:rPr>
            <w:webHidden/>
          </w:rPr>
        </w:r>
        <w:r w:rsidR="008A02ED">
          <w:rPr>
            <w:webHidden/>
          </w:rPr>
          <w:fldChar w:fldCharType="separate"/>
        </w:r>
        <w:r w:rsidR="00D03BA9">
          <w:rPr>
            <w:webHidden/>
          </w:rPr>
          <w:t>4</w:t>
        </w:r>
        <w:r w:rsidR="008A02ED">
          <w:rPr>
            <w:webHidden/>
          </w:rPr>
          <w:fldChar w:fldCharType="end"/>
        </w:r>
      </w:hyperlink>
    </w:p>
    <w:p w14:paraId="5CF664A0" w14:textId="1E1F1A76" w:rsidR="008A02ED" w:rsidRPr="008A02ED" w:rsidRDefault="00B73F86">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1" w:history="1">
        <w:r w:rsidR="008A02ED" w:rsidRPr="008A02ED">
          <w:rPr>
            <w:rStyle w:val="Hyperlink"/>
            <w:rFonts w:ascii="Times New Roman" w:hAnsi="Times New Roman" w:cs="Times New Roman"/>
            <w:noProof/>
            <w:sz w:val="24"/>
            <w:szCs w:val="24"/>
            <w:lang w:val="en-US"/>
          </w:rPr>
          <w:t>3.1</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Digital Infrastructure and Environmental Performance</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1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5</w:t>
        </w:r>
        <w:r w:rsidR="008A02ED" w:rsidRPr="008A02ED">
          <w:rPr>
            <w:rFonts w:ascii="Times New Roman" w:hAnsi="Times New Roman" w:cs="Times New Roman"/>
            <w:noProof/>
            <w:webHidden/>
            <w:sz w:val="24"/>
            <w:szCs w:val="24"/>
          </w:rPr>
          <w:fldChar w:fldCharType="end"/>
        </w:r>
      </w:hyperlink>
    </w:p>
    <w:p w14:paraId="737F42A3" w14:textId="7DB6DE52" w:rsidR="008A02ED" w:rsidRPr="008A02ED" w:rsidRDefault="00B73F86">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2" w:history="1">
        <w:r w:rsidR="008A02ED" w:rsidRPr="008A02ED">
          <w:rPr>
            <w:rStyle w:val="Hyperlink"/>
            <w:rFonts w:ascii="Times New Roman" w:hAnsi="Times New Roman" w:cs="Times New Roman"/>
            <w:noProof/>
            <w:sz w:val="24"/>
            <w:szCs w:val="24"/>
            <w:lang w:val="en-US"/>
          </w:rPr>
          <w:t>3.2</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The environmental consequences of Parcel Shipping</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2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7</w:t>
        </w:r>
        <w:r w:rsidR="008A02ED" w:rsidRPr="008A02ED">
          <w:rPr>
            <w:rFonts w:ascii="Times New Roman" w:hAnsi="Times New Roman" w:cs="Times New Roman"/>
            <w:noProof/>
            <w:webHidden/>
            <w:sz w:val="24"/>
            <w:szCs w:val="24"/>
          </w:rPr>
          <w:fldChar w:fldCharType="end"/>
        </w:r>
      </w:hyperlink>
    </w:p>
    <w:p w14:paraId="742C525C" w14:textId="0E9B5F0A" w:rsidR="008A02ED" w:rsidRPr="008A02ED" w:rsidRDefault="00B73F86">
      <w:pPr>
        <w:pStyle w:val="Verzeichnis2"/>
        <w:tabs>
          <w:tab w:val="left" w:pos="880"/>
          <w:tab w:val="right" w:leader="dot" w:pos="8494"/>
        </w:tabs>
        <w:rPr>
          <w:rFonts w:ascii="Times New Roman" w:eastAsiaTheme="minorEastAsia" w:hAnsi="Times New Roman" w:cs="Times New Roman"/>
          <w:noProof/>
          <w:sz w:val="24"/>
          <w:szCs w:val="24"/>
          <w:lang w:eastAsia="de-DE"/>
        </w:rPr>
      </w:pPr>
      <w:hyperlink w:anchor="_Toc47129813" w:history="1">
        <w:r w:rsidR="008A02ED" w:rsidRPr="008A02ED">
          <w:rPr>
            <w:rStyle w:val="Hyperlink"/>
            <w:rFonts w:ascii="Times New Roman" w:hAnsi="Times New Roman" w:cs="Times New Roman"/>
            <w:noProof/>
            <w:sz w:val="24"/>
            <w:szCs w:val="24"/>
            <w:lang w:val="en-US"/>
          </w:rPr>
          <w:t>3.3</w:t>
        </w:r>
        <w:r w:rsidR="008A02ED" w:rsidRPr="008A02ED">
          <w:rPr>
            <w:rFonts w:ascii="Times New Roman" w:eastAsiaTheme="minorEastAsia" w:hAnsi="Times New Roman" w:cs="Times New Roman"/>
            <w:noProof/>
            <w:sz w:val="24"/>
            <w:szCs w:val="24"/>
            <w:lang w:eastAsia="de-DE"/>
          </w:rPr>
          <w:tab/>
        </w:r>
        <w:r w:rsidR="008A02ED" w:rsidRPr="008A02ED">
          <w:rPr>
            <w:rStyle w:val="Hyperlink"/>
            <w:rFonts w:ascii="Times New Roman" w:hAnsi="Times New Roman" w:cs="Times New Roman"/>
            <w:noProof/>
            <w:sz w:val="24"/>
            <w:szCs w:val="24"/>
            <w:lang w:val="en-US"/>
          </w:rPr>
          <w:t>Digital energy consumption – a technical approach</w:t>
        </w:r>
        <w:r w:rsidR="008A02ED" w:rsidRPr="008A02ED">
          <w:rPr>
            <w:rFonts w:ascii="Times New Roman" w:hAnsi="Times New Roman" w:cs="Times New Roman"/>
            <w:noProof/>
            <w:webHidden/>
            <w:sz w:val="24"/>
            <w:szCs w:val="24"/>
          </w:rPr>
          <w:tab/>
        </w:r>
        <w:r w:rsidR="008A02ED" w:rsidRPr="008A02ED">
          <w:rPr>
            <w:rFonts w:ascii="Times New Roman" w:hAnsi="Times New Roman" w:cs="Times New Roman"/>
            <w:noProof/>
            <w:webHidden/>
            <w:sz w:val="24"/>
            <w:szCs w:val="24"/>
          </w:rPr>
          <w:fldChar w:fldCharType="begin"/>
        </w:r>
        <w:r w:rsidR="008A02ED" w:rsidRPr="008A02ED">
          <w:rPr>
            <w:rFonts w:ascii="Times New Roman" w:hAnsi="Times New Roman" w:cs="Times New Roman"/>
            <w:noProof/>
            <w:webHidden/>
            <w:sz w:val="24"/>
            <w:szCs w:val="24"/>
          </w:rPr>
          <w:instrText xml:space="preserve"> PAGEREF _Toc47129813 \h </w:instrText>
        </w:r>
        <w:r w:rsidR="008A02ED" w:rsidRPr="008A02ED">
          <w:rPr>
            <w:rFonts w:ascii="Times New Roman" w:hAnsi="Times New Roman" w:cs="Times New Roman"/>
            <w:noProof/>
            <w:webHidden/>
            <w:sz w:val="24"/>
            <w:szCs w:val="24"/>
          </w:rPr>
        </w:r>
        <w:r w:rsidR="008A02ED" w:rsidRPr="008A02ED">
          <w:rPr>
            <w:rFonts w:ascii="Times New Roman" w:hAnsi="Times New Roman" w:cs="Times New Roman"/>
            <w:noProof/>
            <w:webHidden/>
            <w:sz w:val="24"/>
            <w:szCs w:val="24"/>
          </w:rPr>
          <w:fldChar w:fldCharType="separate"/>
        </w:r>
        <w:r w:rsidR="00D03BA9">
          <w:rPr>
            <w:rFonts w:ascii="Times New Roman" w:hAnsi="Times New Roman" w:cs="Times New Roman"/>
            <w:noProof/>
            <w:webHidden/>
            <w:sz w:val="24"/>
            <w:szCs w:val="24"/>
          </w:rPr>
          <w:t>8</w:t>
        </w:r>
        <w:r w:rsidR="008A02ED" w:rsidRPr="008A02ED">
          <w:rPr>
            <w:rFonts w:ascii="Times New Roman" w:hAnsi="Times New Roman" w:cs="Times New Roman"/>
            <w:noProof/>
            <w:webHidden/>
            <w:sz w:val="24"/>
            <w:szCs w:val="24"/>
          </w:rPr>
          <w:fldChar w:fldCharType="end"/>
        </w:r>
      </w:hyperlink>
    </w:p>
    <w:p w14:paraId="63608A08" w14:textId="1867E7CC" w:rsidR="008A02ED" w:rsidRDefault="00B73F86">
      <w:pPr>
        <w:pStyle w:val="Verzeichnis1"/>
        <w:rPr>
          <w:rFonts w:asciiTheme="minorHAnsi" w:eastAsiaTheme="minorEastAsia" w:hAnsiTheme="minorHAnsi" w:cstheme="minorBidi"/>
          <w:color w:val="auto"/>
          <w:sz w:val="22"/>
          <w:szCs w:val="22"/>
          <w:lang w:val="de-DE" w:eastAsia="de-DE"/>
        </w:rPr>
      </w:pPr>
      <w:hyperlink w:anchor="_Toc47129814" w:history="1">
        <w:r w:rsidR="008A02ED" w:rsidRPr="00274505">
          <w:rPr>
            <w:rStyle w:val="Hyperlink"/>
          </w:rPr>
          <w:t>4</w:t>
        </w:r>
        <w:r w:rsidR="008A02ED">
          <w:rPr>
            <w:rFonts w:asciiTheme="minorHAnsi" w:eastAsiaTheme="minorEastAsia" w:hAnsiTheme="minorHAnsi" w:cstheme="minorBidi"/>
            <w:color w:val="auto"/>
            <w:sz w:val="22"/>
            <w:szCs w:val="22"/>
            <w:lang w:val="de-DE" w:eastAsia="de-DE"/>
          </w:rPr>
          <w:tab/>
        </w:r>
        <w:r w:rsidR="008A02ED" w:rsidRPr="00274505">
          <w:rPr>
            <w:rStyle w:val="Hyperlink"/>
          </w:rPr>
          <w:t>Empirical Design</w:t>
        </w:r>
        <w:r w:rsidR="008A02ED">
          <w:rPr>
            <w:webHidden/>
          </w:rPr>
          <w:tab/>
        </w:r>
        <w:r w:rsidR="008A02ED">
          <w:rPr>
            <w:webHidden/>
          </w:rPr>
          <w:fldChar w:fldCharType="begin"/>
        </w:r>
        <w:r w:rsidR="008A02ED">
          <w:rPr>
            <w:webHidden/>
          </w:rPr>
          <w:instrText xml:space="preserve"> PAGEREF _Toc47129814 \h </w:instrText>
        </w:r>
        <w:r w:rsidR="008A02ED">
          <w:rPr>
            <w:webHidden/>
          </w:rPr>
        </w:r>
        <w:r w:rsidR="008A02ED">
          <w:rPr>
            <w:webHidden/>
          </w:rPr>
          <w:fldChar w:fldCharType="separate"/>
        </w:r>
        <w:r w:rsidR="00D03BA9">
          <w:rPr>
            <w:webHidden/>
          </w:rPr>
          <w:t>10</w:t>
        </w:r>
        <w:r w:rsidR="008A02ED">
          <w:rPr>
            <w:webHidden/>
          </w:rPr>
          <w:fldChar w:fldCharType="end"/>
        </w:r>
      </w:hyperlink>
    </w:p>
    <w:p w14:paraId="099C436E" w14:textId="1DD140D2" w:rsidR="008A02ED" w:rsidRDefault="00B73F86">
      <w:pPr>
        <w:pStyle w:val="Verzeichnis1"/>
        <w:rPr>
          <w:rFonts w:asciiTheme="minorHAnsi" w:eastAsiaTheme="minorEastAsia" w:hAnsiTheme="minorHAnsi" w:cstheme="minorBidi"/>
          <w:color w:val="auto"/>
          <w:sz w:val="22"/>
          <w:szCs w:val="22"/>
          <w:lang w:val="de-DE" w:eastAsia="de-DE"/>
        </w:rPr>
      </w:pPr>
      <w:hyperlink w:anchor="_Toc47129815" w:history="1">
        <w:r w:rsidR="008A02ED" w:rsidRPr="00274505">
          <w:rPr>
            <w:rStyle w:val="Hyperlink"/>
          </w:rPr>
          <w:t>5</w:t>
        </w:r>
        <w:r w:rsidR="008A02ED">
          <w:rPr>
            <w:rFonts w:asciiTheme="minorHAnsi" w:eastAsiaTheme="minorEastAsia" w:hAnsiTheme="minorHAnsi" w:cstheme="minorBidi"/>
            <w:color w:val="auto"/>
            <w:sz w:val="22"/>
            <w:szCs w:val="22"/>
            <w:lang w:val="de-DE" w:eastAsia="de-DE"/>
          </w:rPr>
          <w:tab/>
        </w:r>
        <w:r w:rsidR="008A02ED" w:rsidRPr="00274505">
          <w:rPr>
            <w:rStyle w:val="Hyperlink"/>
          </w:rPr>
          <w:t>References</w:t>
        </w:r>
        <w:r w:rsidR="008A02ED">
          <w:rPr>
            <w:webHidden/>
          </w:rPr>
          <w:tab/>
        </w:r>
        <w:r w:rsidR="008A02ED">
          <w:rPr>
            <w:webHidden/>
          </w:rPr>
          <w:fldChar w:fldCharType="begin"/>
        </w:r>
        <w:r w:rsidR="008A02ED">
          <w:rPr>
            <w:webHidden/>
          </w:rPr>
          <w:instrText xml:space="preserve"> PAGEREF _Toc47129815 \h </w:instrText>
        </w:r>
        <w:r w:rsidR="008A02ED">
          <w:rPr>
            <w:webHidden/>
          </w:rPr>
        </w:r>
        <w:r w:rsidR="008A02ED">
          <w:rPr>
            <w:webHidden/>
          </w:rPr>
          <w:fldChar w:fldCharType="separate"/>
        </w:r>
        <w:r w:rsidR="00D03BA9">
          <w:rPr>
            <w:webHidden/>
          </w:rPr>
          <w:t>12</w:t>
        </w:r>
        <w:r w:rsidR="008A02ED">
          <w:rPr>
            <w:webHidden/>
          </w:rPr>
          <w:fldChar w:fldCharType="end"/>
        </w:r>
      </w:hyperlink>
    </w:p>
    <w:p w14:paraId="4AD3835D" w14:textId="1C21105C" w:rsidR="001E3239" w:rsidRDefault="00B73F86">
      <w:pPr>
        <w:pStyle w:val="Verzeichnis1"/>
      </w:pPr>
      <w:hyperlink w:anchor="_Toc47129816" w:history="1">
        <w:r w:rsidR="008A02ED" w:rsidRPr="00274505">
          <w:rPr>
            <w:rStyle w:val="Hyperlink"/>
          </w:rPr>
          <w:t>Confirmation</w:t>
        </w:r>
        <w:r w:rsidR="008A02ED">
          <w:rPr>
            <w:webHidden/>
          </w:rPr>
          <w:tab/>
        </w:r>
        <w:r w:rsidR="008A02ED">
          <w:rPr>
            <w:webHidden/>
          </w:rPr>
          <w:fldChar w:fldCharType="begin"/>
        </w:r>
        <w:r w:rsidR="008A02ED">
          <w:rPr>
            <w:webHidden/>
          </w:rPr>
          <w:instrText xml:space="preserve"> PAGEREF _Toc47129816 \h </w:instrText>
        </w:r>
        <w:r w:rsidR="008A02ED">
          <w:rPr>
            <w:webHidden/>
          </w:rPr>
        </w:r>
        <w:r w:rsidR="008A02ED">
          <w:rPr>
            <w:webHidden/>
          </w:rPr>
          <w:fldChar w:fldCharType="separate"/>
        </w:r>
        <w:r w:rsidR="00D03BA9">
          <w:rPr>
            <w:webHidden/>
          </w:rPr>
          <w:t>13</w:t>
        </w:r>
        <w:r w:rsidR="008A02ED">
          <w:rPr>
            <w:webHidden/>
          </w:rPr>
          <w:fldChar w:fldCharType="end"/>
        </w:r>
      </w:hyperlink>
      <w:r w:rsidR="001E3239">
        <w:br w:type="page"/>
      </w:r>
    </w:p>
    <w:p w14:paraId="2F636DAA" w14:textId="64C0C71E" w:rsidR="000F7121" w:rsidRPr="007968FC" w:rsidRDefault="009839DD" w:rsidP="001E3239">
      <w:pPr>
        <w:pStyle w:val="berschrift3"/>
        <w:numPr>
          <w:ilvl w:val="0"/>
          <w:numId w:val="0"/>
        </w:numPr>
        <w:tabs>
          <w:tab w:val="left" w:pos="1104"/>
        </w:tabs>
        <w:rPr>
          <w:rFonts w:eastAsiaTheme="minorHAnsi" w:cs="Times New Roman"/>
          <w:color w:val="000000" w:themeColor="text1"/>
          <w:sz w:val="32"/>
          <w:szCs w:val="32"/>
          <w:lang w:val="en-US"/>
        </w:rPr>
        <w:sectPr w:rsidR="000F7121" w:rsidRPr="007968FC" w:rsidSect="000F7121">
          <w:headerReference w:type="default" r:id="rId10"/>
          <w:footerReference w:type="default" r:id="rId11"/>
          <w:type w:val="continuous"/>
          <w:pgSz w:w="11906" w:h="16838"/>
          <w:pgMar w:top="1134" w:right="2268" w:bottom="1418" w:left="1134" w:header="709" w:footer="709" w:gutter="0"/>
          <w:pgNumType w:fmt="upperRoman" w:start="1"/>
          <w:cols w:space="708"/>
          <w:docGrid w:linePitch="360"/>
        </w:sectPr>
      </w:pPr>
      <w:r w:rsidRPr="007968FC">
        <w:rPr>
          <w:rFonts w:eastAsiaTheme="minorHAnsi" w:cs="Times New Roman"/>
          <w:b w:val="0"/>
          <w:color w:val="000000" w:themeColor="text1"/>
          <w:sz w:val="32"/>
          <w:szCs w:val="32"/>
          <w:lang w:val="en-US"/>
        </w:rPr>
        <w:lastRenderedPageBreak/>
        <w:fldChar w:fldCharType="end"/>
      </w:r>
    </w:p>
    <w:p w14:paraId="1472D54C" w14:textId="5123F227" w:rsidR="00A32CB3" w:rsidRPr="001E3239" w:rsidRDefault="001E3239" w:rsidP="001E3239">
      <w:pPr>
        <w:pStyle w:val="Verzeichnis1"/>
        <w:rPr>
          <w:b/>
          <w:sz w:val="32"/>
          <w:szCs w:val="32"/>
        </w:rPr>
      </w:pPr>
      <w:r w:rsidRPr="001E3239">
        <w:rPr>
          <w:b/>
          <w:sz w:val="32"/>
          <w:szCs w:val="32"/>
        </w:rPr>
        <w:t>Index of tables and figures</w:t>
      </w:r>
    </w:p>
    <w:p w14:paraId="146D837A" w14:textId="77777777" w:rsidR="00B25357" w:rsidRPr="007968FC" w:rsidRDefault="00B25357" w:rsidP="00AF7B35">
      <w:pPr>
        <w:rPr>
          <w:rFonts w:ascii="Times New Roman" w:hAnsi="Times New Roman" w:cs="Times New Roman"/>
          <w:sz w:val="32"/>
          <w:szCs w:val="32"/>
          <w:lang w:val="en-US"/>
        </w:rPr>
      </w:pPr>
    </w:p>
    <w:p w14:paraId="4859A202" w14:textId="77777777" w:rsidR="00B25357" w:rsidRPr="007968FC" w:rsidRDefault="00B25357" w:rsidP="00AF7B35">
      <w:pPr>
        <w:rPr>
          <w:rFonts w:ascii="Times New Roman" w:hAnsi="Times New Roman" w:cs="Times New Roman"/>
          <w:sz w:val="32"/>
          <w:szCs w:val="32"/>
          <w:lang w:val="en-US"/>
        </w:rPr>
      </w:pPr>
    </w:p>
    <w:p w14:paraId="31A8F387" w14:textId="77777777" w:rsidR="00B25357" w:rsidRPr="007968FC" w:rsidRDefault="00B25357" w:rsidP="00AF7B35">
      <w:pPr>
        <w:rPr>
          <w:rFonts w:ascii="Times New Roman" w:hAnsi="Times New Roman" w:cs="Times New Roman"/>
          <w:sz w:val="32"/>
          <w:szCs w:val="32"/>
          <w:lang w:val="en-US"/>
        </w:rPr>
      </w:pPr>
    </w:p>
    <w:p w14:paraId="399362DA" w14:textId="77777777" w:rsidR="00B25357" w:rsidRPr="007968FC" w:rsidRDefault="00B25357" w:rsidP="00AF7B35">
      <w:pPr>
        <w:rPr>
          <w:rFonts w:ascii="Times New Roman" w:hAnsi="Times New Roman" w:cs="Times New Roman"/>
          <w:sz w:val="32"/>
          <w:szCs w:val="32"/>
          <w:lang w:val="en-US"/>
        </w:rPr>
      </w:pPr>
    </w:p>
    <w:p w14:paraId="664412BE" w14:textId="77777777" w:rsidR="00B25357" w:rsidRPr="007968FC" w:rsidRDefault="00B25357" w:rsidP="00AF7B35">
      <w:pPr>
        <w:rPr>
          <w:rFonts w:ascii="Times New Roman" w:hAnsi="Times New Roman" w:cs="Times New Roman"/>
          <w:sz w:val="32"/>
          <w:szCs w:val="32"/>
          <w:lang w:val="en-US"/>
        </w:rPr>
      </w:pPr>
    </w:p>
    <w:p w14:paraId="5C900326" w14:textId="77777777" w:rsidR="00B25357" w:rsidRPr="007968FC" w:rsidRDefault="00B25357" w:rsidP="00AF7B35">
      <w:pPr>
        <w:rPr>
          <w:rFonts w:ascii="Times New Roman" w:hAnsi="Times New Roman" w:cs="Times New Roman"/>
          <w:sz w:val="32"/>
          <w:szCs w:val="32"/>
          <w:lang w:val="en-US"/>
        </w:rPr>
      </w:pPr>
    </w:p>
    <w:p w14:paraId="1BD5B9E0" w14:textId="77777777" w:rsidR="00B25357" w:rsidRPr="007968FC" w:rsidRDefault="00B25357" w:rsidP="00AF7B35">
      <w:pPr>
        <w:rPr>
          <w:rFonts w:ascii="Times New Roman" w:hAnsi="Times New Roman" w:cs="Times New Roman"/>
          <w:sz w:val="32"/>
          <w:szCs w:val="32"/>
          <w:lang w:val="en-US"/>
        </w:rPr>
      </w:pPr>
    </w:p>
    <w:p w14:paraId="71487D85" w14:textId="77777777" w:rsidR="00B25357" w:rsidRPr="007968FC" w:rsidRDefault="00B25357" w:rsidP="00AF7B35">
      <w:pPr>
        <w:rPr>
          <w:rFonts w:ascii="Times New Roman" w:hAnsi="Times New Roman" w:cs="Times New Roman"/>
          <w:sz w:val="32"/>
          <w:szCs w:val="32"/>
          <w:lang w:val="en-US"/>
        </w:rPr>
      </w:pPr>
    </w:p>
    <w:p w14:paraId="05044B89" w14:textId="77777777" w:rsidR="00B25357" w:rsidRPr="007968FC" w:rsidRDefault="00B25357" w:rsidP="00AF7B35">
      <w:pPr>
        <w:rPr>
          <w:rFonts w:ascii="Times New Roman" w:hAnsi="Times New Roman" w:cs="Times New Roman"/>
          <w:sz w:val="32"/>
          <w:szCs w:val="32"/>
          <w:lang w:val="en-US"/>
        </w:rPr>
      </w:pPr>
    </w:p>
    <w:p w14:paraId="10D26FC2" w14:textId="77777777" w:rsidR="00B25357" w:rsidRPr="007968FC" w:rsidRDefault="00B25357" w:rsidP="00AF7B35">
      <w:pPr>
        <w:rPr>
          <w:rFonts w:ascii="Times New Roman" w:hAnsi="Times New Roman" w:cs="Times New Roman"/>
          <w:sz w:val="32"/>
          <w:szCs w:val="32"/>
          <w:lang w:val="en-US"/>
        </w:rPr>
      </w:pPr>
    </w:p>
    <w:p w14:paraId="741626A9" w14:textId="77777777" w:rsidR="00B25357" w:rsidRPr="007968FC" w:rsidRDefault="00B25357" w:rsidP="00AF7B35">
      <w:pPr>
        <w:rPr>
          <w:rFonts w:ascii="Times New Roman" w:hAnsi="Times New Roman" w:cs="Times New Roman"/>
          <w:sz w:val="32"/>
          <w:szCs w:val="32"/>
          <w:lang w:val="en-US"/>
        </w:rPr>
      </w:pPr>
    </w:p>
    <w:p w14:paraId="10D622A6" w14:textId="77777777" w:rsidR="00B25357" w:rsidRPr="007968FC" w:rsidRDefault="00B25357" w:rsidP="00AF7B35">
      <w:pPr>
        <w:rPr>
          <w:rFonts w:ascii="Times New Roman" w:hAnsi="Times New Roman" w:cs="Times New Roman"/>
          <w:sz w:val="32"/>
          <w:szCs w:val="32"/>
          <w:lang w:val="en-US"/>
        </w:rPr>
      </w:pPr>
    </w:p>
    <w:p w14:paraId="06DC7769" w14:textId="77777777" w:rsidR="001E3239" w:rsidRPr="007968FC" w:rsidRDefault="001E3239" w:rsidP="00AF7B35">
      <w:pPr>
        <w:rPr>
          <w:rFonts w:ascii="Times New Roman" w:hAnsi="Times New Roman" w:cs="Times New Roman"/>
          <w:sz w:val="32"/>
          <w:szCs w:val="32"/>
          <w:lang w:val="en-US"/>
        </w:rPr>
      </w:pPr>
    </w:p>
    <w:p w14:paraId="3AC68D58" w14:textId="53492AB7" w:rsidR="00B25357" w:rsidRDefault="00B25357" w:rsidP="00AF7B35">
      <w:pPr>
        <w:rPr>
          <w:rFonts w:ascii="Times New Roman" w:hAnsi="Times New Roman" w:cs="Times New Roman"/>
          <w:sz w:val="32"/>
          <w:szCs w:val="32"/>
          <w:lang w:val="en-US"/>
        </w:rPr>
      </w:pPr>
    </w:p>
    <w:p w14:paraId="38F8870C" w14:textId="3161A5A9" w:rsidR="001E3239" w:rsidRDefault="001E3239" w:rsidP="00AF7B35">
      <w:pPr>
        <w:rPr>
          <w:rFonts w:ascii="Times New Roman" w:hAnsi="Times New Roman" w:cs="Times New Roman"/>
          <w:sz w:val="32"/>
          <w:szCs w:val="32"/>
          <w:lang w:val="en-US"/>
        </w:rPr>
      </w:pPr>
    </w:p>
    <w:p w14:paraId="0A1D171E" w14:textId="4A7FEF82" w:rsidR="001E3239" w:rsidRDefault="001E3239" w:rsidP="00AF7B35">
      <w:pPr>
        <w:rPr>
          <w:rFonts w:ascii="Times New Roman" w:hAnsi="Times New Roman" w:cs="Times New Roman"/>
          <w:sz w:val="32"/>
          <w:szCs w:val="32"/>
          <w:lang w:val="en-US"/>
        </w:rPr>
      </w:pPr>
    </w:p>
    <w:p w14:paraId="291435A1" w14:textId="09D700A3" w:rsidR="001E3239" w:rsidRDefault="001E3239" w:rsidP="00AF7B35">
      <w:pPr>
        <w:rPr>
          <w:rFonts w:ascii="Times New Roman" w:hAnsi="Times New Roman" w:cs="Times New Roman"/>
          <w:sz w:val="32"/>
          <w:szCs w:val="32"/>
          <w:lang w:val="en-US"/>
        </w:rPr>
      </w:pPr>
    </w:p>
    <w:p w14:paraId="1840215E" w14:textId="4489F908" w:rsidR="001E3239" w:rsidRDefault="001E3239" w:rsidP="00AF7B35">
      <w:pPr>
        <w:rPr>
          <w:rFonts w:ascii="Times New Roman" w:hAnsi="Times New Roman" w:cs="Times New Roman"/>
          <w:sz w:val="32"/>
          <w:szCs w:val="32"/>
          <w:lang w:val="en-US"/>
        </w:rPr>
      </w:pPr>
    </w:p>
    <w:p w14:paraId="7C238856" w14:textId="06EA4DFF" w:rsidR="001E3239" w:rsidRDefault="001E3239" w:rsidP="00AF7B35">
      <w:pPr>
        <w:rPr>
          <w:rFonts w:ascii="Times New Roman" w:hAnsi="Times New Roman" w:cs="Times New Roman"/>
          <w:sz w:val="32"/>
          <w:szCs w:val="32"/>
          <w:lang w:val="en-US"/>
        </w:rPr>
      </w:pPr>
    </w:p>
    <w:p w14:paraId="65BED0D4" w14:textId="09E0E9AD" w:rsidR="001E3239" w:rsidRDefault="001E3239" w:rsidP="00AF7B35">
      <w:pPr>
        <w:rPr>
          <w:rFonts w:ascii="Times New Roman" w:hAnsi="Times New Roman" w:cs="Times New Roman"/>
          <w:sz w:val="32"/>
          <w:szCs w:val="32"/>
          <w:lang w:val="en-US"/>
        </w:rPr>
      </w:pPr>
    </w:p>
    <w:p w14:paraId="14714BD8" w14:textId="59776792" w:rsidR="001E3239" w:rsidRDefault="001E3239" w:rsidP="00AF7B35">
      <w:pPr>
        <w:rPr>
          <w:rFonts w:ascii="Times New Roman" w:hAnsi="Times New Roman" w:cs="Times New Roman"/>
          <w:sz w:val="32"/>
          <w:szCs w:val="32"/>
          <w:lang w:val="en-US"/>
        </w:rPr>
      </w:pPr>
    </w:p>
    <w:p w14:paraId="54CD3E87" w14:textId="77777777" w:rsidR="001E3239" w:rsidRPr="007968FC" w:rsidRDefault="001E3239" w:rsidP="00AF7B35">
      <w:pPr>
        <w:rPr>
          <w:rFonts w:ascii="Times New Roman" w:hAnsi="Times New Roman" w:cs="Times New Roman"/>
          <w:sz w:val="32"/>
          <w:szCs w:val="32"/>
          <w:lang w:val="en-US"/>
        </w:rPr>
      </w:pPr>
    </w:p>
    <w:p w14:paraId="6E293851" w14:textId="77777777" w:rsidR="00F654B4" w:rsidRPr="007968FC" w:rsidRDefault="003E06D7" w:rsidP="00F654B4">
      <w:pPr>
        <w:pStyle w:val="berschrift1"/>
        <w:rPr>
          <w:lang w:val="en-US"/>
        </w:rPr>
      </w:pPr>
      <w:bookmarkStart w:id="1" w:name="_Toc47129808"/>
      <w:r w:rsidRPr="007968FC">
        <w:rPr>
          <w:lang w:val="en-US"/>
        </w:rPr>
        <w:lastRenderedPageBreak/>
        <w:t>Three modern-day phenomena and their connections</w:t>
      </w:r>
      <w:bookmarkEnd w:id="1"/>
    </w:p>
    <w:p w14:paraId="3E6279FB" w14:textId="77777777" w:rsidR="00A32CB3" w:rsidRPr="007968FC" w:rsidRDefault="00A32CB3" w:rsidP="00A32CB3">
      <w:pPr>
        <w:pStyle w:val="Flietext"/>
        <w:rPr>
          <w:lang w:val="en-US"/>
        </w:rPr>
      </w:pPr>
      <w:r w:rsidRPr="007968FC">
        <w:rPr>
          <w:lang w:val="en-US"/>
        </w:rPr>
        <w:t>Whilst talking about a few of the most ongoing and interesting social phenomena of the late 20</w:t>
      </w:r>
      <w:r w:rsidRPr="007968FC">
        <w:rPr>
          <w:vertAlign w:val="superscript"/>
          <w:lang w:val="en-US"/>
        </w:rPr>
        <w:t>th</w:t>
      </w:r>
      <w:r w:rsidRPr="007968FC">
        <w:rPr>
          <w:lang w:val="en-US"/>
        </w:rPr>
        <w:t xml:space="preserve"> and the beginning 21</w:t>
      </w:r>
      <w:r w:rsidRPr="007968FC">
        <w:rPr>
          <w:vertAlign w:val="superscript"/>
          <w:lang w:val="en-US"/>
        </w:rPr>
        <w:t>st</w:t>
      </w:r>
      <w:r w:rsidRPr="007968FC">
        <w:rPr>
          <w:lang w:val="en-US"/>
        </w:rPr>
        <w:t xml:space="preserve"> century, digital revolution and </w:t>
      </w:r>
      <w:r w:rsidR="009F3C07" w:rsidRPr="007968FC">
        <w:rPr>
          <w:lang w:val="en-US"/>
        </w:rPr>
        <w:t>climate change</w:t>
      </w:r>
      <w:r w:rsidRPr="007968FC">
        <w:rPr>
          <w:lang w:val="en-US"/>
        </w:rPr>
        <w:t>, a third societal process does inevitably come up sooner or later: globalization. As globalization is both having a huge impact and being reliable on digital and environmental change, the first two mentioned phenomena are tightly interconnected to the globalization process.</w:t>
      </w:r>
    </w:p>
    <w:p w14:paraId="62EE6414" w14:textId="77777777" w:rsidR="00A32CB3" w:rsidRPr="007968FC" w:rsidRDefault="00A32CB3" w:rsidP="00A32CB3">
      <w:pPr>
        <w:pStyle w:val="Flietext"/>
        <w:rPr>
          <w:lang w:val="en-US"/>
        </w:rPr>
      </w:pPr>
      <w:r w:rsidRPr="007968FC">
        <w:rPr>
          <w:lang w:val="en-US"/>
        </w:rPr>
        <w:t>It is well-known that globalization without new ways of digital communication around the globe such as the internet or social media, to just name a few, would not be the society-influencing, daily-life-changing social phenomena by which modern society is deeply formed</w:t>
      </w:r>
      <w:r w:rsidR="008C16AF" w:rsidRPr="007968FC">
        <w:rPr>
          <w:lang w:val="en-US"/>
        </w:rPr>
        <w:t xml:space="preserve"> (Clapp et al. 2011: 21).</w:t>
      </w:r>
      <w:r w:rsidRPr="007968FC">
        <w:rPr>
          <w:lang w:val="en-US"/>
        </w:rPr>
        <w:t xml:space="preserve"> Maybe the youngest or at least the most recently discussed phenomena is environmental change with its concomitants like climate change or water pollution. But despite the relatively new emergence of environmental change as a worldwide discussed topic, it is still strongly connected to both globalization and digital infrastructure. Nearly all the problems and challenges world society </w:t>
      </w:r>
      <w:proofErr w:type="gramStart"/>
      <w:r w:rsidRPr="007968FC">
        <w:rPr>
          <w:lang w:val="en-US"/>
        </w:rPr>
        <w:t>is</w:t>
      </w:r>
      <w:proofErr w:type="gramEnd"/>
      <w:r w:rsidRPr="007968FC">
        <w:rPr>
          <w:lang w:val="en-US"/>
        </w:rPr>
        <w:t xml:space="preserve"> facing because of the changing environment are globalized problems which can’t be solved by single states and mostly not even by continental groups.</w:t>
      </w:r>
      <w:r w:rsidR="008C16AF" w:rsidRPr="007968FC">
        <w:rPr>
          <w:bCs/>
          <w:lang w:val="en-US"/>
        </w:rPr>
        <w:t xml:space="preserve"> </w:t>
      </w:r>
    </w:p>
    <w:p w14:paraId="6E82418F" w14:textId="77777777" w:rsidR="00A32CB3" w:rsidRPr="007968FC" w:rsidRDefault="00E24533" w:rsidP="00A32CB3">
      <w:pPr>
        <w:pStyle w:val="Flietext"/>
        <w:rPr>
          <w:lang w:val="en-US"/>
        </w:rPr>
      </w:pPr>
      <w:r>
        <w:rPr>
          <w:lang w:val="en-US"/>
        </w:rPr>
        <w:t>The</w:t>
      </w:r>
      <w:r w:rsidR="00A32CB3" w:rsidRPr="007968FC">
        <w:rPr>
          <w:lang w:val="en-US"/>
        </w:rPr>
        <w:t xml:space="preserve"> connections between globalization and environment and the strings between digital infrastructure and globalized social processes seem to be discussed and examined under a lot of scientific aspects and by different academic approaches, the codependence of digital infrastructure and environmental performance still seems to give room for empirical research and a data-based analysis. </w:t>
      </w:r>
    </w:p>
    <w:p w14:paraId="1619F32D" w14:textId="77777777" w:rsidR="00A32CB3" w:rsidRPr="007968FC" w:rsidRDefault="00A32CB3" w:rsidP="00A32CB3">
      <w:pPr>
        <w:pStyle w:val="Flietext"/>
        <w:rPr>
          <w:lang w:val="en-US"/>
        </w:rPr>
      </w:pPr>
      <w:r w:rsidRPr="00E24533">
        <w:rPr>
          <w:lang w:val="en-US"/>
        </w:rPr>
        <w:t>While</w:t>
      </w:r>
      <w:r w:rsidRPr="007968FC">
        <w:rPr>
          <w:lang w:val="en-US"/>
        </w:rPr>
        <w:t xml:space="preserve"> one advantage of focusing on digital infrastructure and environmental performance is the above described rooms and possibilities for new empirical research, the area and the research topic are both largely extended ones. Therefore, and to live up to the common quality expectations of state-of-the-art empirical studies, this analysis does focus on three aspects of digital infrastructure influencing environmental performance of nations. These three aspects, that can be expected to be clarified and conceptualized during this study, are: Internet access and parcel shipping, internet usage and energy consumption and last, but not least internet access and environmental knowledge. These three branches of digital infrastructure should serve as explaining basics for the following questions: Do countries with a high developed digital infrastructure perform better or worse in environmental aspects? Or is the performance of countries regarding climate change and environmental problems even in some way dependent from its state of digital infrastructure? </w:t>
      </w:r>
    </w:p>
    <w:p w14:paraId="7C92D24C" w14:textId="77777777" w:rsidR="00A32CB3" w:rsidRPr="007968FC" w:rsidRDefault="00A32CB3" w:rsidP="00A32CB3">
      <w:pPr>
        <w:pStyle w:val="Flietext"/>
        <w:rPr>
          <w:lang w:val="en-US"/>
        </w:rPr>
      </w:pPr>
      <w:r w:rsidRPr="007968FC">
        <w:rPr>
          <w:lang w:val="en-US"/>
        </w:rPr>
        <w:lastRenderedPageBreak/>
        <w:t xml:space="preserve">In order to lead through the following empirical research, this question is trying to combine all interests and problems from above: </w:t>
      </w:r>
    </w:p>
    <w:p w14:paraId="279A9C5B" w14:textId="77777777" w:rsidR="00A32CB3" w:rsidRPr="007968FC" w:rsidRDefault="00A32CB3" w:rsidP="00A32CB3">
      <w:pPr>
        <w:pStyle w:val="Flietext"/>
        <w:rPr>
          <w:b/>
          <w:lang w:val="en-US"/>
        </w:rPr>
      </w:pPr>
      <w:r w:rsidRPr="007968FC">
        <w:rPr>
          <w:b/>
          <w:lang w:val="en-US"/>
        </w:rPr>
        <w:t xml:space="preserve">How does </w:t>
      </w:r>
      <w:r w:rsidR="00A36EBA" w:rsidRPr="007968FC">
        <w:rPr>
          <w:b/>
          <w:lang w:val="en-US"/>
        </w:rPr>
        <w:t xml:space="preserve">the </w:t>
      </w:r>
      <w:r w:rsidRPr="007968FC">
        <w:rPr>
          <w:b/>
          <w:lang w:val="en-US"/>
        </w:rPr>
        <w:t xml:space="preserve">digital infrastructure </w:t>
      </w:r>
      <w:r w:rsidR="00A36EBA" w:rsidRPr="007968FC">
        <w:rPr>
          <w:b/>
          <w:lang w:val="en-US"/>
        </w:rPr>
        <w:t>of states</w:t>
      </w:r>
      <w:r w:rsidR="003E06D7" w:rsidRPr="007968FC">
        <w:rPr>
          <w:b/>
          <w:lang w:val="en-US"/>
        </w:rPr>
        <w:t xml:space="preserve"> </w:t>
      </w:r>
      <w:r w:rsidRPr="007968FC">
        <w:rPr>
          <w:b/>
          <w:lang w:val="en-US"/>
        </w:rPr>
        <w:t xml:space="preserve">affect </w:t>
      </w:r>
      <w:r w:rsidR="00A36EBA" w:rsidRPr="007968FC">
        <w:rPr>
          <w:b/>
          <w:lang w:val="en-US"/>
        </w:rPr>
        <w:t xml:space="preserve">their </w:t>
      </w:r>
      <w:r w:rsidRPr="007968FC">
        <w:rPr>
          <w:b/>
          <w:lang w:val="en-US"/>
        </w:rPr>
        <w:t>environmental performance?</w:t>
      </w:r>
    </w:p>
    <w:p w14:paraId="716D1484" w14:textId="77777777" w:rsidR="00A32CB3" w:rsidRPr="00E24533" w:rsidRDefault="00E24533" w:rsidP="00A32CB3">
      <w:pPr>
        <w:pStyle w:val="berschrift1"/>
        <w:rPr>
          <w:lang w:val="en-US"/>
        </w:rPr>
      </w:pPr>
      <w:bookmarkStart w:id="2" w:name="_Toc47129809"/>
      <w:r w:rsidRPr="00E24533">
        <w:rPr>
          <w:lang w:val="en-US"/>
        </w:rPr>
        <w:t>The connection of Digital Infrastructure and Environmental Performance in the scientific discourse</w:t>
      </w:r>
      <w:bookmarkEnd w:id="2"/>
    </w:p>
    <w:p w14:paraId="00B8F468" w14:textId="77777777" w:rsidR="00D93FD7" w:rsidRPr="007968FC" w:rsidRDefault="00A32CB3" w:rsidP="00A32CB3">
      <w:pPr>
        <w:pStyle w:val="Flietext"/>
        <w:rPr>
          <w:lang w:val="en-US"/>
        </w:rPr>
      </w:pPr>
      <w:r w:rsidRPr="007968FC">
        <w:rPr>
          <w:lang w:val="en-US"/>
        </w:rPr>
        <w:t xml:space="preserve">As already mentioned, the connection between digitalization and environment are not as thoroughly discussed and analyzed in the scientific world as the social and economic relationships between globalization and digitalization or </w:t>
      </w:r>
      <w:r w:rsidR="003C5051" w:rsidRPr="007968FC">
        <w:rPr>
          <w:lang w:val="en-US"/>
        </w:rPr>
        <w:t>glob</w:t>
      </w:r>
      <w:r w:rsidRPr="007968FC">
        <w:rPr>
          <w:lang w:val="en-US"/>
        </w:rPr>
        <w:t xml:space="preserve">alization and environmental issues. Nevertheless, still a lot of interests and expectations lie on many research </w:t>
      </w:r>
      <w:r w:rsidR="00FA57B3" w:rsidRPr="007968FC">
        <w:rPr>
          <w:lang w:val="en-US"/>
        </w:rPr>
        <w:t>areas</w:t>
      </w:r>
      <w:r w:rsidRPr="007968FC">
        <w:rPr>
          <w:lang w:val="en-US"/>
        </w:rPr>
        <w:t xml:space="preserve"> regarding the interaction of digitalization and environmental sustainability. Many different academic fields have </w:t>
      </w:r>
      <w:r w:rsidR="008C16AF" w:rsidRPr="007968FC">
        <w:rPr>
          <w:lang w:val="en-US"/>
        </w:rPr>
        <w:t>focused</w:t>
      </w:r>
      <w:r w:rsidRPr="007968FC">
        <w:rPr>
          <w:lang w:val="en-US"/>
        </w:rPr>
        <w:t xml:space="preserve"> on the various possibilities and transformations digitalization could bring in the scientific discussion about sustainability issues. Even if this paper focusses on environmental and ecological problems, when browsing through literature and scientific papers regarding the changes brought by modern digital world, data protection and social justice do inevitably come up as other areas of sustainable development affected by digital change. Therefore scientific, humanistic and economic approaches have been made to discover the </w:t>
      </w:r>
      <w:r w:rsidR="008C16AF" w:rsidRPr="007968FC">
        <w:rPr>
          <w:lang w:val="en-US"/>
        </w:rPr>
        <w:t>potential</w:t>
      </w:r>
      <w:r w:rsidRPr="007968FC">
        <w:rPr>
          <w:lang w:val="en-US"/>
        </w:rPr>
        <w:t xml:space="preserve"> solutions and discuss the scientific revolution brought by digitalization. Especia</w:t>
      </w:r>
      <w:r w:rsidRPr="00E24533">
        <w:rPr>
          <w:lang w:val="en-US"/>
        </w:rPr>
        <w:t xml:space="preserve">lly geographic </w:t>
      </w:r>
      <w:r w:rsidR="00E24533">
        <w:rPr>
          <w:lang w:val="en-US"/>
        </w:rPr>
        <w:t>studies</w:t>
      </w:r>
      <w:r w:rsidRPr="007968FC">
        <w:rPr>
          <w:lang w:val="en-US"/>
        </w:rPr>
        <w:t xml:space="preserve"> can be found often, concerning modern urban or suburban life affected through digitalization. Particularly technologies and projects like smart cities or smart homes are hereby discussed and analyzed frequently. Beyond that, another concept seems to become more relevant in academic research: The Internet of Things (IoT). From physicians over sociologists to politicians, a broad spectrum of </w:t>
      </w:r>
      <w:r w:rsidR="00D93FD7" w:rsidRPr="007968FC">
        <w:rPr>
          <w:lang w:val="en-US"/>
        </w:rPr>
        <w:t>actors</w:t>
      </w:r>
      <w:r w:rsidRPr="007968FC">
        <w:rPr>
          <w:lang w:val="en-US"/>
        </w:rPr>
        <w:t xml:space="preserve"> seems to take interest in the development that nearly all common household items, but also many public goods and industry and economic related technologies are connected to the internet by some or another way. But not also this process at its core is monitored, also the possibilities and criteria for sustainable development of the IoT is followed by many groups of interest.</w:t>
      </w:r>
      <w:r w:rsidR="00CE6E9A" w:rsidRPr="007968FC">
        <w:rPr>
          <w:lang w:val="en-US"/>
        </w:rPr>
        <w:t xml:space="preserve"> In addition an even more recent and relatively unexplored </w:t>
      </w:r>
      <w:r w:rsidR="00CC02EA" w:rsidRPr="007968FC">
        <w:rPr>
          <w:lang w:val="en-US"/>
        </w:rPr>
        <w:t xml:space="preserve">phenomenon </w:t>
      </w:r>
      <w:r w:rsidR="00CE6E9A" w:rsidRPr="007968FC">
        <w:rPr>
          <w:lang w:val="en-US"/>
        </w:rPr>
        <w:t xml:space="preserve">can be found in the latest papers concerning digitalization and IoT: the Internet of Everything </w:t>
      </w:r>
      <w:r w:rsidR="00FA6DDA" w:rsidRPr="007968FC">
        <w:rPr>
          <w:lang w:val="en-US"/>
        </w:rPr>
        <w:fldChar w:fldCharType="begin"/>
      </w:r>
      <w:r w:rsidR="0097788E" w:rsidRPr="007968FC">
        <w:rPr>
          <w:lang w:val="en-US"/>
        </w:rPr>
        <w:instrText xml:space="preserve"> ADDIN ZOTERO_ITEM CSL_CITATION {"citationID":"egHGew0h","properties":{"formattedCitation":"(Bauer et al., 2014, p. 17; Deckert, 2020, p. 15)","plainCitation":"(Bauer et al., 2014, p. 17; Deckert, 2020, p. 15)","noteIndex":0},"citationItems":[{"id":30,"uris":["http://zotero.org/users/local/G9n9DylH/items/LBPUWUVP"],"uri":["http://zotero.org/users/local/G9n9DylH/items/LBPUWUVP"],"itemData":{"id":30,"type":"report","abstract":"- IoE","event-place":"Berlin/Stuttgart","publisher-place":"Berlin/Stuttgart","title":"Industrie 4.0 – Volkswirtschaftliches Potenzial für Deutschland","author":[{"family":"Bauer","given":"Wilhelm"},{"family":"Schlund","given":"Sebastian"},{"family":"Marrenbach","given":"Dirk"},{"family":"Ganscher","given":"Oliver"}],"issued":{"date-parts":[["2014"]]}},"locator":"17"},{"id":22,"uris":["http://zotero.org/users/local/G9n9DylH/items/ZZW552LU"],"uri":["http://zotero.org/users/local/G9n9DylH/items/ZZW552LU"],"itemData":{"id":22,"type":"book","abstract":"- Im Vorwort Argument/Forderung Interdisziplinärität","publisher":"Springer Verlag","title":"Digitalisierung und nachhaltige Entwicklung - Vernetzt Denken, Fühlen und Handeln für unsere Zukunft","author":[{"family":"Deckert","given":"Ronald"}],"issued":{"date-parts":[["2020"]]}},"locator":"15"}],"schema":"https://github.com/citation-style-language/schema/raw/master/csl-citation.json"} </w:instrText>
      </w:r>
      <w:r w:rsidR="00FA6DDA" w:rsidRPr="007968FC">
        <w:rPr>
          <w:lang w:val="en-US"/>
        </w:rPr>
        <w:fldChar w:fldCharType="separate"/>
      </w:r>
      <w:r w:rsidR="009158FE" w:rsidRPr="007968FC">
        <w:rPr>
          <w:lang w:val="en-US"/>
        </w:rPr>
        <w:t>(Bauer et al., 2014, p. 17; Deckert, 2020, p. 15)</w:t>
      </w:r>
      <w:r w:rsidR="00FA6DDA" w:rsidRPr="007968FC">
        <w:rPr>
          <w:lang w:val="en-US"/>
        </w:rPr>
        <w:fldChar w:fldCharType="end"/>
      </w:r>
      <w:r w:rsidR="00712E00" w:rsidRPr="007968FC">
        <w:rPr>
          <w:lang w:val="en-US"/>
        </w:rPr>
        <w:t xml:space="preserve">. </w:t>
      </w:r>
      <w:r w:rsidRPr="007968FC">
        <w:rPr>
          <w:lang w:val="en-US"/>
        </w:rPr>
        <w:t xml:space="preserve">But the academic discourse does not only bring up positive changes and expectations brought to world throughout digitalization. Also, the risks and disadvantages of new digital structures traversing our daily life around the globe </w:t>
      </w:r>
      <w:r w:rsidR="00712E00" w:rsidRPr="007968FC">
        <w:rPr>
          <w:lang w:val="en-US"/>
        </w:rPr>
        <w:t xml:space="preserve">encourages the scientific </w:t>
      </w:r>
      <w:r w:rsidR="00712E00" w:rsidRPr="007968FC">
        <w:rPr>
          <w:lang w:val="en-US"/>
        </w:rPr>
        <w:lastRenderedPageBreak/>
        <w:t>community to further research.</w:t>
      </w:r>
      <w:r w:rsidR="00CC02EA" w:rsidRPr="007968FC">
        <w:rPr>
          <w:lang w:val="en-US"/>
        </w:rPr>
        <w:t xml:space="preserve"> Hereby</w:t>
      </w:r>
      <w:r w:rsidR="00D95CF7" w:rsidRPr="007968FC">
        <w:rPr>
          <w:lang w:val="en-US"/>
        </w:rPr>
        <w:t>, due to its broad approach on the possibilities and risks of the development,</w:t>
      </w:r>
      <w:r w:rsidR="00CC02EA" w:rsidRPr="007968FC">
        <w:rPr>
          <w:lang w:val="en-US"/>
        </w:rPr>
        <w:t xml:space="preserve"> </w:t>
      </w:r>
      <w:r w:rsidR="00D95CF7" w:rsidRPr="007968FC">
        <w:rPr>
          <w:lang w:val="en-US"/>
        </w:rPr>
        <w:t>a major conference at the Technical University Berlin must be mentioned: “Bits and Trees – the conference for digitalization and sustainability”. Held in November 2018, during this meet-up of experts and scientists of all areas</w:t>
      </w:r>
      <w:r w:rsidR="00377384" w:rsidRPr="007968FC">
        <w:rPr>
          <w:lang w:val="en-US"/>
        </w:rPr>
        <w:t xml:space="preserve"> discussed and brought up</w:t>
      </w:r>
      <w:r w:rsidR="00D95CF7" w:rsidRPr="007968FC">
        <w:rPr>
          <w:lang w:val="en-US"/>
        </w:rPr>
        <w:t xml:space="preserve"> many ideas and </w:t>
      </w:r>
      <w:r w:rsidR="00377384" w:rsidRPr="007968FC">
        <w:rPr>
          <w:lang w:val="en-US"/>
        </w:rPr>
        <w:t xml:space="preserve">issues that affect and touch or build the background for the chosen hypotheses of this examination. Regardless, </w:t>
      </w:r>
      <w:r w:rsidR="00C5381A" w:rsidRPr="007968FC">
        <w:rPr>
          <w:lang w:val="en-US"/>
        </w:rPr>
        <w:t>most of the reports of the conference do operate on a qualitative level draw conclusions and advices of action based on the research and experience of the renowned experts. And here is where this examination tries to step in and approach the area in different ways of methods.</w:t>
      </w:r>
      <w:r w:rsidR="00C23EAE" w:rsidRPr="007968FC">
        <w:rPr>
          <w:lang w:val="en-US"/>
        </w:rPr>
        <w:t xml:space="preserve"> The research question is tried to be answered in a quantitative manner based on international and detailed data from international regimes and organizations as the UN and the OECD. Thus, </w:t>
      </w:r>
      <w:r w:rsidR="003B7BAA" w:rsidRPr="007968FC">
        <w:rPr>
          <w:lang w:val="en-US"/>
        </w:rPr>
        <w:t xml:space="preserve">the core of the analyzed research question is if countries with a higher and better developed digital infrastructure perform better in environmental issues? </w:t>
      </w:r>
      <w:r w:rsidR="00D93FD7" w:rsidRPr="007968FC">
        <w:rPr>
          <w:lang w:val="en-US"/>
        </w:rPr>
        <w:t>A difference in the status-quo of digital</w:t>
      </w:r>
      <w:r w:rsidR="00253DBE" w:rsidRPr="007968FC">
        <w:rPr>
          <w:lang w:val="en-US"/>
        </w:rPr>
        <w:t>ization</w:t>
      </w:r>
      <w:r w:rsidR="00D93FD7" w:rsidRPr="007968FC">
        <w:rPr>
          <w:lang w:val="en-US"/>
        </w:rPr>
        <w:t xml:space="preserve"> </w:t>
      </w:r>
      <w:r w:rsidR="00253DBE" w:rsidRPr="007968FC">
        <w:rPr>
          <w:lang w:val="en-US"/>
        </w:rPr>
        <w:t>and environmental performance in</w:t>
      </w:r>
      <w:r w:rsidR="00D93FD7" w:rsidRPr="007968FC">
        <w:rPr>
          <w:lang w:val="en-US"/>
        </w:rPr>
        <w:t xml:space="preserve"> the different </w:t>
      </w:r>
      <w:r w:rsidR="00253DBE" w:rsidRPr="007968FC">
        <w:rPr>
          <w:lang w:val="en-US"/>
        </w:rPr>
        <w:t>parts of the world is doubtlessly findable in the scientific discourse.</w:t>
      </w:r>
      <w:r w:rsidR="00253DBE" w:rsidRPr="007968FC">
        <w:rPr>
          <w:rStyle w:val="Funotenzeichen"/>
          <w:lang w:val="en-US"/>
        </w:rPr>
        <w:footnoteReference w:id="1"/>
      </w:r>
      <w:r w:rsidR="00253DBE" w:rsidRPr="007968FC">
        <w:rPr>
          <w:lang w:val="en-US"/>
        </w:rPr>
        <w:t xml:space="preserve"> Countless studies and reports show the gaps and disparities in the development of both areas, underlined throughout many data source</w:t>
      </w:r>
      <w:r w:rsidR="00CA10AE" w:rsidRPr="007968FC">
        <w:rPr>
          <w:lang w:val="en-US"/>
        </w:rPr>
        <w:t>s</w:t>
      </w:r>
      <w:r w:rsidR="0097788E" w:rsidRPr="007968FC">
        <w:rPr>
          <w:lang w:val="en-US"/>
        </w:rPr>
        <w:t xml:space="preserve"> </w:t>
      </w:r>
      <w:r w:rsidR="0097788E" w:rsidRPr="007968FC">
        <w:rPr>
          <w:lang w:val="en-US"/>
        </w:rPr>
        <w:fldChar w:fldCharType="begin"/>
      </w:r>
      <w:r w:rsidR="00E32D8C" w:rsidRPr="007968FC">
        <w:rPr>
          <w:lang w:val="en-US"/>
        </w:rPr>
        <w:instrText xml:space="preserve"> ADDIN ZOTERO_ITEM CSL_CITATION {"citationID":"IjOugccX","properties":{"formattedCitation":"(Esty and Porter, 2005; Soumitra et al., 2016)","plainCitation":"(Esty and Porter, 2005; Soumitra et al., 2016)","noteIndex":0},"citationItems":[{"id":33,"uris":["http://zotero.org/users/local/G9n9DylH/items/XMFR4MQ4"],"uri":["http://zotero.org/users/local/G9n9DylH/items/XMFR4MQ4"],"itemData":{"id":33,"type":"report","abstract":"Unterschiede in enviromental performance in versch. Ländern","event-place":"Cambridge","number":"430","publisher":"Yale Law School Faculty Scholarship","publisher-place":"Cambridge","title":"National Environmental Performance: An Empirical Analysis of Policy Results and Determinants","author":[{"family":"Esty","given":"Daniel C."},{"family":"Porter","given":"Micheal E."}],"issued":{"date-parts":[["2005"]]}}},{"id":24,"uris":["http://zotero.org/users/local/G9n9DylH/items/WHDV96JN"],"uri":["http://zotero.org/users/local/G9n9DylH/items/WHDV96JN"],"itemData":{"id":24,"type":"report","abstract":"- großer Bericht über IT/IKT/Digitalsierung\n- Kapitel über NRI --&gt; wichitg für Methodenerklärung etc.","event-place":"Genf","publisher":"World Economic Forum","publisher-place":"Genf","title":"The Global Information Technology Report 2016 - Innovating in the Digital Economy","author":[{"family":"Soumitra","given":"Dutta"},{"family":"Silja","given":"Baller"},{"family":"Lanvin","given":"Bruno"}],"issued":{"date-parts":[["2016"]]}}}],"schema":"https://github.com/citation-style-language/schema/raw/master/csl-citation.json"} </w:instrText>
      </w:r>
      <w:r w:rsidR="0097788E" w:rsidRPr="007968FC">
        <w:rPr>
          <w:lang w:val="en-US"/>
        </w:rPr>
        <w:fldChar w:fldCharType="separate"/>
      </w:r>
      <w:r w:rsidR="009158FE" w:rsidRPr="007968FC">
        <w:rPr>
          <w:lang w:val="en-US"/>
        </w:rPr>
        <w:t>(Esty and Porter, 2005; Soumitra et al., 2016)</w:t>
      </w:r>
      <w:r w:rsidR="0097788E" w:rsidRPr="007968FC">
        <w:rPr>
          <w:lang w:val="en-US"/>
        </w:rPr>
        <w:fldChar w:fldCharType="end"/>
      </w:r>
      <w:r w:rsidR="000E7A34">
        <w:rPr>
          <w:lang w:val="en-US"/>
        </w:rPr>
        <w:t>. Thus, the point of interest of this paper is, whether it is</w:t>
      </w:r>
      <w:r w:rsidR="000E7A34" w:rsidRPr="007968FC">
        <w:rPr>
          <w:lang w:val="en-US"/>
        </w:rPr>
        <w:t xml:space="preserve"> possible to visualize the</w:t>
      </w:r>
      <w:r w:rsidR="000E7A34">
        <w:rPr>
          <w:lang w:val="en-US"/>
        </w:rPr>
        <w:t xml:space="preserve"> impact of digital infrastructure on environment </w:t>
      </w:r>
      <w:r w:rsidR="000E7A34" w:rsidRPr="007968FC">
        <w:rPr>
          <w:lang w:val="en-US"/>
        </w:rPr>
        <w:t>by conduct a data-based analysis?</w:t>
      </w:r>
    </w:p>
    <w:p w14:paraId="5284F559" w14:textId="77777777" w:rsidR="00A32CB3" w:rsidRPr="007968FC" w:rsidRDefault="00A32CB3" w:rsidP="00A32CB3">
      <w:pPr>
        <w:pStyle w:val="Flietext"/>
        <w:rPr>
          <w:lang w:val="en-US"/>
        </w:rPr>
      </w:pPr>
      <w:r w:rsidRPr="007968FC">
        <w:rPr>
          <w:lang w:val="en-US"/>
        </w:rPr>
        <w:t>Altogether many several items touched</w:t>
      </w:r>
      <w:r w:rsidR="00712E00" w:rsidRPr="007968FC">
        <w:rPr>
          <w:lang w:val="en-US"/>
        </w:rPr>
        <w:t xml:space="preserve"> by</w:t>
      </w:r>
      <w:r w:rsidRPr="007968FC">
        <w:rPr>
          <w:lang w:val="en-US"/>
        </w:rPr>
        <w:t xml:space="preserve"> this examination are discussed </w:t>
      </w:r>
      <w:r w:rsidR="00712E00" w:rsidRPr="007968FC">
        <w:rPr>
          <w:lang w:val="en-US"/>
        </w:rPr>
        <w:t xml:space="preserve">and </w:t>
      </w:r>
      <w:r w:rsidRPr="007968FC">
        <w:rPr>
          <w:lang w:val="en-US"/>
        </w:rPr>
        <w:t>analyzed in the academic discourse meanwhile the big link between digitalization and environmental performance is not analyzed c</w:t>
      </w:r>
      <w:r w:rsidR="003B7BAA" w:rsidRPr="007968FC">
        <w:rPr>
          <w:lang w:val="en-US"/>
        </w:rPr>
        <w:t>omplet</w:t>
      </w:r>
      <w:r w:rsidR="008E142A" w:rsidRPr="007968FC">
        <w:rPr>
          <w:lang w:val="en-US"/>
        </w:rPr>
        <w:t>e</w:t>
      </w:r>
      <w:r w:rsidR="003B7BAA" w:rsidRPr="007968FC">
        <w:rPr>
          <w:lang w:val="en-US"/>
        </w:rPr>
        <w:t>ly</w:t>
      </w:r>
      <w:r w:rsidRPr="007968FC">
        <w:rPr>
          <w:lang w:val="en-US"/>
        </w:rPr>
        <w:t xml:space="preserve">, </w:t>
      </w:r>
      <w:r w:rsidR="00B25357" w:rsidRPr="007968FC">
        <w:rPr>
          <w:lang w:val="en-US"/>
        </w:rPr>
        <w:t xml:space="preserve">not </w:t>
      </w:r>
      <w:r w:rsidRPr="007968FC">
        <w:rPr>
          <w:lang w:val="en-US"/>
        </w:rPr>
        <w:t xml:space="preserve">for now after all. And naturally this paper does not claim to even begin with logicalizing and thoroughly explaining this connection, at least the goal is to try to start with searching and lightly connecting a few of the many pieces the big puzzle of sustainable and ecological digitalization provides. </w:t>
      </w:r>
    </w:p>
    <w:p w14:paraId="51C540AE" w14:textId="77777777" w:rsidR="00A32CB3" w:rsidRPr="00E24533" w:rsidRDefault="00E24533" w:rsidP="00A32CB3">
      <w:pPr>
        <w:pStyle w:val="berschrift1"/>
        <w:rPr>
          <w:lang w:val="en-US"/>
        </w:rPr>
      </w:pPr>
      <w:bookmarkStart w:id="3" w:name="_Toc47129810"/>
      <w:r w:rsidRPr="00E24533">
        <w:rPr>
          <w:lang w:val="en-US"/>
        </w:rPr>
        <w:t>What is data-transmission</w:t>
      </w:r>
      <w:r>
        <w:rPr>
          <w:lang w:val="en-US"/>
        </w:rPr>
        <w:t>?</w:t>
      </w:r>
      <w:r w:rsidRPr="00E24533">
        <w:rPr>
          <w:lang w:val="en-US"/>
        </w:rPr>
        <w:t xml:space="preserve"> – a historic</w:t>
      </w:r>
      <w:r>
        <w:rPr>
          <w:lang w:val="en-US"/>
        </w:rPr>
        <w:t>al</w:t>
      </w:r>
      <w:r w:rsidRPr="00E24533">
        <w:rPr>
          <w:lang w:val="en-US"/>
        </w:rPr>
        <w:t xml:space="preserve"> approach</w:t>
      </w:r>
      <w:bookmarkEnd w:id="3"/>
    </w:p>
    <w:p w14:paraId="174F475A" w14:textId="781B9C1A" w:rsidR="009C3878" w:rsidRPr="007968FC" w:rsidRDefault="009C3878" w:rsidP="003B7BAA">
      <w:pPr>
        <w:pStyle w:val="Flietext"/>
        <w:rPr>
          <w:lang w:val="en-US"/>
        </w:rPr>
      </w:pPr>
      <w:r w:rsidRPr="007968FC">
        <w:rPr>
          <w:lang w:val="en-US"/>
        </w:rPr>
        <w:t xml:space="preserve">As explained in the previous chapters, both digitalization and ecological issues as themselves and the connection between them are broad and differing phenomena, which cannot be explained or simplified by one theory or theoretical idea. Therefore, </w:t>
      </w:r>
      <w:r w:rsidR="00BC5127" w:rsidRPr="007968FC">
        <w:rPr>
          <w:lang w:val="en-US"/>
        </w:rPr>
        <w:t xml:space="preserve">a different method of theoretical groundwork is used. At first one main hypothesis </w:t>
      </w:r>
      <w:r w:rsidR="00BC5127" w:rsidRPr="00E24533">
        <w:rPr>
          <w:lang w:val="en-US"/>
        </w:rPr>
        <w:t>is built up by a broadly held theoretical approach</w:t>
      </w:r>
      <w:r w:rsidR="00BC5127" w:rsidRPr="007968FC">
        <w:rPr>
          <w:lang w:val="en-US"/>
        </w:rPr>
        <w:t xml:space="preserve"> but more importantly, grounded by </w:t>
      </w:r>
      <w:r w:rsidR="008D714A" w:rsidRPr="007968FC">
        <w:rPr>
          <w:lang w:val="en-US"/>
        </w:rPr>
        <w:t xml:space="preserve">two </w:t>
      </w:r>
      <w:r w:rsidR="00BC5127" w:rsidRPr="007968FC">
        <w:rPr>
          <w:lang w:val="en-US"/>
        </w:rPr>
        <w:t>specific sub-</w:t>
      </w:r>
      <w:r w:rsidR="00BC5127" w:rsidRPr="007968FC">
        <w:rPr>
          <w:lang w:val="en-US"/>
        </w:rPr>
        <w:lastRenderedPageBreak/>
        <w:t xml:space="preserve">hypotheses. Each of these will then be </w:t>
      </w:r>
      <w:r w:rsidR="00BC5127" w:rsidRPr="00E24533">
        <w:rPr>
          <w:lang w:val="en-US"/>
        </w:rPr>
        <w:t>undercoated by different theoretical approaches from particular</w:t>
      </w:r>
      <w:r w:rsidR="00FC43C8">
        <w:rPr>
          <w:lang w:val="en-US"/>
        </w:rPr>
        <w:t>y</w:t>
      </w:r>
      <w:bookmarkStart w:id="4" w:name="_GoBack"/>
      <w:bookmarkEnd w:id="4"/>
      <w:r w:rsidR="00BC5127" w:rsidRPr="00E24533">
        <w:rPr>
          <w:lang w:val="en-US"/>
        </w:rPr>
        <w:t xml:space="preserve"> research areas.</w:t>
      </w:r>
      <w:r w:rsidR="00BC5127" w:rsidRPr="007968FC">
        <w:rPr>
          <w:lang w:val="en-US"/>
        </w:rPr>
        <w:t xml:space="preserve"> </w:t>
      </w:r>
    </w:p>
    <w:p w14:paraId="57711000" w14:textId="77777777" w:rsidR="003409F2" w:rsidRPr="00E24533" w:rsidRDefault="00E24533" w:rsidP="003409F2">
      <w:pPr>
        <w:pStyle w:val="berschrift2"/>
        <w:rPr>
          <w:lang w:val="en-US"/>
        </w:rPr>
      </w:pPr>
      <w:bookmarkStart w:id="5" w:name="_Toc47129811"/>
      <w:r>
        <w:rPr>
          <w:lang w:val="en-US"/>
        </w:rPr>
        <w:t>Digital Infrastructure and Environmental Performance</w:t>
      </w:r>
      <w:bookmarkEnd w:id="5"/>
      <w:r>
        <w:rPr>
          <w:lang w:val="en-US"/>
        </w:rPr>
        <w:t xml:space="preserve"> </w:t>
      </w:r>
    </w:p>
    <w:p w14:paraId="277FB4B5" w14:textId="77777777" w:rsidR="00823520" w:rsidRPr="007968FC" w:rsidRDefault="00B519B3" w:rsidP="007968FC">
      <w:pPr>
        <w:pStyle w:val="Flietext"/>
        <w:rPr>
          <w:rStyle w:val="tagtrans"/>
          <w:lang w:val="en-US"/>
        </w:rPr>
      </w:pPr>
      <w:r w:rsidRPr="007968FC">
        <w:rPr>
          <w:lang w:val="en-US"/>
        </w:rPr>
        <w:t>When thinking about the issue</w:t>
      </w:r>
      <w:r w:rsidR="003325CC" w:rsidRPr="007968FC">
        <w:rPr>
          <w:lang w:val="en-US"/>
        </w:rPr>
        <w:t>s</w:t>
      </w:r>
      <w:r w:rsidRPr="007968FC">
        <w:rPr>
          <w:lang w:val="en-US"/>
        </w:rPr>
        <w:t xml:space="preserve"> of digitalization and modern information technology structures, mostly the internet, computers, glass fibers and data transmission are keywords that, amongst others, come to mind. But while the first three mentioned are items that belong to modern digital infrastructure and have been developed in the last 40 years, data transmission </w:t>
      </w:r>
      <w:r w:rsidR="00313D2B" w:rsidRPr="007968FC">
        <w:rPr>
          <w:lang w:val="en-US"/>
        </w:rPr>
        <w:t xml:space="preserve">at its core </w:t>
      </w:r>
      <w:r w:rsidRPr="007968FC">
        <w:rPr>
          <w:lang w:val="en-US"/>
        </w:rPr>
        <w:t xml:space="preserve">is not that new of a concept </w:t>
      </w:r>
      <w:r w:rsidR="00313D2B" w:rsidRPr="007968FC">
        <w:rPr>
          <w:lang w:val="en-US"/>
        </w:rPr>
        <w:t xml:space="preserve">having impact on the world as we know it. Basically, every written word is </w:t>
      </w:r>
      <w:r w:rsidR="005D4567" w:rsidRPr="007968FC">
        <w:rPr>
          <w:lang w:val="en-US"/>
        </w:rPr>
        <w:t>a</w:t>
      </w:r>
      <w:r w:rsidR="00313D2B" w:rsidRPr="007968FC">
        <w:rPr>
          <w:lang w:val="en-US"/>
        </w:rPr>
        <w:t xml:space="preserve"> kind of data transmission and has one goal or one advantage for humans: the transfer of knowledge. But until the </w:t>
      </w:r>
      <w:r w:rsidR="00DC32DD" w:rsidRPr="007968FC">
        <w:rPr>
          <w:lang w:val="en-US"/>
        </w:rPr>
        <w:t>15</w:t>
      </w:r>
      <w:r w:rsidR="00DC32DD" w:rsidRPr="007968FC">
        <w:rPr>
          <w:vertAlign w:val="superscript"/>
          <w:lang w:val="en-US"/>
        </w:rPr>
        <w:t>th</w:t>
      </w:r>
      <w:r w:rsidR="00DC32DD" w:rsidRPr="007968FC">
        <w:rPr>
          <w:lang w:val="en-US"/>
        </w:rPr>
        <w:t xml:space="preserve"> century and the invention of the </w:t>
      </w:r>
      <w:r w:rsidR="00B2092A" w:rsidRPr="007968FC">
        <w:rPr>
          <w:lang w:val="en-US"/>
        </w:rPr>
        <w:t>letter</w:t>
      </w:r>
      <w:r w:rsidR="00DC32DD" w:rsidRPr="007968FC">
        <w:rPr>
          <w:lang w:val="en-US"/>
        </w:rPr>
        <w:t>press, data transmission was, especially from the view of a modern human with basically the entire knowledge of the humanity in the pocket, incredibly tedious and expensive</w:t>
      </w:r>
      <w:r w:rsidR="005C23E2" w:rsidRPr="007968FC">
        <w:rPr>
          <w:lang w:val="en-US"/>
        </w:rPr>
        <w:t xml:space="preserve"> (Silver, 2013, p. 10)</w:t>
      </w:r>
      <w:r w:rsidR="00DC32DD" w:rsidRPr="007968FC">
        <w:rPr>
          <w:lang w:val="en-US"/>
        </w:rPr>
        <w:t>. After thousands of year</w:t>
      </w:r>
      <w:r w:rsidR="005C23E2" w:rsidRPr="007968FC">
        <w:rPr>
          <w:lang w:val="en-US"/>
        </w:rPr>
        <w:t>s,</w:t>
      </w:r>
      <w:r w:rsidR="00DC32DD" w:rsidRPr="007968FC">
        <w:rPr>
          <w:lang w:val="en-US"/>
        </w:rPr>
        <w:t xml:space="preserve"> w</w:t>
      </w:r>
      <w:r w:rsidR="005D4567" w:rsidRPr="007968FC">
        <w:rPr>
          <w:lang w:val="en-US"/>
        </w:rPr>
        <w:t>h</w:t>
      </w:r>
      <w:r w:rsidR="00DC32DD" w:rsidRPr="007968FC">
        <w:rPr>
          <w:lang w:val="en-US"/>
        </w:rPr>
        <w:t xml:space="preserve">ere books or any other form of the written word and the ability to read and write were luxury, reserved to the most rich and mighty, the invention by Johannes von Gutenberg reduced the costs of books by three hundred times </w:t>
      </w:r>
      <w:r w:rsidR="005D4567" w:rsidRPr="007968FC">
        <w:rPr>
          <w:lang w:val="en-US"/>
        </w:rPr>
        <w:t>(Silver, 2013, p. 1</w:t>
      </w:r>
      <w:r w:rsidR="005C23E2" w:rsidRPr="007968FC">
        <w:rPr>
          <w:lang w:val="en-US"/>
        </w:rPr>
        <w:t>1</w:t>
      </w:r>
      <w:r w:rsidR="005D4567" w:rsidRPr="007968FC">
        <w:rPr>
          <w:lang w:val="en-US"/>
        </w:rPr>
        <w:t xml:space="preserve">). </w:t>
      </w:r>
      <w:r w:rsidR="00B27D47" w:rsidRPr="007968FC">
        <w:rPr>
          <w:lang w:val="en-US"/>
        </w:rPr>
        <w:t>By rapidly increasing the knowledge and information flow, t</w:t>
      </w:r>
      <w:r w:rsidR="005D4567" w:rsidRPr="007968FC">
        <w:rPr>
          <w:lang w:val="en-US"/>
        </w:rPr>
        <w:t>his innovation had major impact on the world</w:t>
      </w:r>
      <w:r w:rsidR="00B27D47" w:rsidRPr="007968FC">
        <w:rPr>
          <w:lang w:val="en-US"/>
        </w:rPr>
        <w:t xml:space="preserve"> and humankind, influencing religion, science and medicine, to just name a few. Furthermore, it paved the way for an even more groundbreaking development: digital data transmission, requiring modern digital infra structure. But how does all this belong to environmental </w:t>
      </w:r>
      <w:r w:rsidR="005C23E2" w:rsidRPr="007968FC">
        <w:rPr>
          <w:lang w:val="en-US"/>
        </w:rPr>
        <w:t>issues</w:t>
      </w:r>
      <w:r w:rsidR="00B27D47" w:rsidRPr="007968FC">
        <w:rPr>
          <w:lang w:val="en-US"/>
        </w:rPr>
        <w:t xml:space="preserve">? To answer that question, </w:t>
      </w:r>
      <w:r w:rsidR="001F39AE" w:rsidRPr="007968FC">
        <w:rPr>
          <w:lang w:val="en-US"/>
        </w:rPr>
        <w:t xml:space="preserve">a close </w:t>
      </w:r>
      <w:r w:rsidR="00B27D47" w:rsidRPr="007968FC">
        <w:rPr>
          <w:lang w:val="en-US"/>
        </w:rPr>
        <w:t xml:space="preserve">look on the </w:t>
      </w:r>
      <w:r w:rsidR="005C23E2" w:rsidRPr="007968FC">
        <w:rPr>
          <w:lang w:val="en-US"/>
        </w:rPr>
        <w:t xml:space="preserve">similarities of both </w:t>
      </w:r>
      <w:r w:rsidR="00B2092A" w:rsidRPr="007968FC">
        <w:rPr>
          <w:lang w:val="en-US"/>
        </w:rPr>
        <w:t xml:space="preserve">developments and </w:t>
      </w:r>
      <w:r w:rsidR="001F39AE" w:rsidRPr="007968FC">
        <w:rPr>
          <w:lang w:val="en-US"/>
        </w:rPr>
        <w:t xml:space="preserve">a </w:t>
      </w:r>
      <w:r w:rsidR="00B2092A" w:rsidRPr="007968FC">
        <w:rPr>
          <w:lang w:val="en-US"/>
        </w:rPr>
        <w:t>compar</w:t>
      </w:r>
      <w:r w:rsidR="001F39AE" w:rsidRPr="007968FC">
        <w:rPr>
          <w:lang w:val="en-US"/>
        </w:rPr>
        <w:t xml:space="preserve">ison of </w:t>
      </w:r>
      <w:r w:rsidR="00B2092A" w:rsidRPr="007968FC">
        <w:rPr>
          <w:lang w:val="en-US"/>
        </w:rPr>
        <w:t>their c</w:t>
      </w:r>
      <w:r w:rsidR="00B2092A" w:rsidRPr="007968FC">
        <w:rPr>
          <w:rStyle w:val="tagtrans"/>
          <w:lang w:val="en-US"/>
        </w:rPr>
        <w:t>oncomitant phenomena</w:t>
      </w:r>
      <w:r w:rsidR="001F39AE" w:rsidRPr="007968FC">
        <w:rPr>
          <w:rStyle w:val="tagtrans"/>
          <w:lang w:val="en-US"/>
        </w:rPr>
        <w:t xml:space="preserve"> helps</w:t>
      </w:r>
      <w:r w:rsidR="00B2092A" w:rsidRPr="007968FC">
        <w:rPr>
          <w:rStyle w:val="tagtrans"/>
          <w:lang w:val="en-US"/>
        </w:rPr>
        <w:t xml:space="preserve">. Both inventions brought exponential growth along. </w:t>
      </w:r>
      <w:r w:rsidR="00147DAB" w:rsidRPr="007968FC">
        <w:rPr>
          <w:rStyle w:val="tagtrans"/>
          <w:lang w:val="en-US"/>
        </w:rPr>
        <w:t>The letterpress</w:t>
      </w:r>
      <w:r w:rsidR="00B2092A" w:rsidRPr="007968FC">
        <w:rPr>
          <w:rStyle w:val="tagtrans"/>
          <w:lang w:val="en-US"/>
        </w:rPr>
        <w:t xml:space="preserve"> </w:t>
      </w:r>
      <w:r w:rsidR="00147DAB" w:rsidRPr="007968FC">
        <w:rPr>
          <w:rStyle w:val="tagtrans"/>
          <w:lang w:val="en-US"/>
        </w:rPr>
        <w:t xml:space="preserve">increased the book printing largely, while digital data transmission enlarged the amount of transferred data steeply, measured in bits and bytes </w:t>
      </w:r>
      <w:r w:rsidR="003826A0" w:rsidRPr="007968FC">
        <w:rPr>
          <w:rStyle w:val="tagtrans"/>
          <w:lang w:val="en-US"/>
        </w:rPr>
        <w:fldChar w:fldCharType="begin"/>
      </w:r>
      <w:r w:rsidR="007A0283">
        <w:rPr>
          <w:rStyle w:val="tagtrans"/>
          <w:lang w:val="en-US"/>
        </w:rPr>
        <w:instrText xml:space="preserve"> ADDIN ZOTERO_ITEM CSL_CITATION {"citationID":"k4Simatr","properties":{"formattedCitation":"(Gossen and Kampffmeyer, 2019, p. 14; Silver, 2013, p. 18)","plainCitation":"(Gossen and Kampffmeyer, 2019, p. 14; Silver, 2013, p. 18)","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4"},{"id":8,"uris":["http://zotero.org/users/local/G9n9DylH/items/IUTL3MUC"],"uri":["http://zotero.org/users/local/G9n9DylH/items/IUTL3MUC"],"itemData":{"id":8,"type":"book","abstract":"- einfach nur Hinweis, dass Datenmenge exponentiell steigt","event-place":"München","publisher":"Wilhelm Heyne Verlag","publisher-place":"München","title":"Die Berechnung der Zukunft","author":[{"family":"Silver","given":"Nate"}],"issued":{"date-parts":[["2013"]]}},"locator":"18"}],"schema":"https://github.com/citation-style-language/schema/raw/master/csl-citation.json"} </w:instrText>
      </w:r>
      <w:r w:rsidR="003826A0" w:rsidRPr="007968FC">
        <w:rPr>
          <w:rStyle w:val="tagtrans"/>
          <w:lang w:val="en-US"/>
        </w:rPr>
        <w:fldChar w:fldCharType="separate"/>
      </w:r>
      <w:r w:rsidR="005E48B1" w:rsidRPr="005E48B1">
        <w:rPr>
          <w:lang w:val="en-US"/>
        </w:rPr>
        <w:t>(Gossen and Kampffmeyer, 2019, p. 14; Silver, 2013, p. 18)</w:t>
      </w:r>
      <w:r w:rsidR="003826A0" w:rsidRPr="007968FC">
        <w:rPr>
          <w:rStyle w:val="tagtrans"/>
          <w:lang w:val="en-US"/>
        </w:rPr>
        <w:fldChar w:fldCharType="end"/>
      </w:r>
      <w:r w:rsidR="003826A0" w:rsidRPr="007968FC">
        <w:rPr>
          <w:rStyle w:val="tagtrans"/>
          <w:lang w:val="en-US"/>
        </w:rPr>
        <w:t>. Data transmission, whether analog or digital, relies on some sort of resource-intensive frameworks</w:t>
      </w:r>
      <w:r w:rsidR="001A1E6B" w:rsidRPr="007968FC">
        <w:rPr>
          <w:rStyle w:val="tagtrans"/>
          <w:lang w:val="en-US"/>
        </w:rPr>
        <w:t xml:space="preserve"> and this resource consumption is the connection to the environmental impacts of data transmission. The exponential growth of book printing required hitherto unknown masses of paper and further material essential to print the written word. The branching and exponential growth of information technolog</w:t>
      </w:r>
      <w:r w:rsidR="001C0171" w:rsidRPr="007968FC">
        <w:rPr>
          <w:rStyle w:val="tagtrans"/>
          <w:lang w:val="en-US"/>
        </w:rPr>
        <w:t xml:space="preserve">y system </w:t>
      </w:r>
      <w:r w:rsidR="001A1E6B" w:rsidRPr="007968FC">
        <w:rPr>
          <w:rStyle w:val="tagtrans"/>
          <w:lang w:val="en-US"/>
        </w:rPr>
        <w:t>and digital data transmission required and still requires even more resources</w:t>
      </w:r>
      <w:r w:rsidR="007F1303" w:rsidRPr="007968FC">
        <w:rPr>
          <w:rStyle w:val="tagtrans"/>
          <w:lang w:val="en-US"/>
        </w:rPr>
        <w:t>, hard- and software serve as an example</w:t>
      </w:r>
      <w:r w:rsidR="00823520" w:rsidRPr="007968FC">
        <w:rPr>
          <w:rStyle w:val="tagtrans"/>
          <w:lang w:val="en-US"/>
        </w:rPr>
        <w:t xml:space="preserve"> </w:t>
      </w:r>
      <w:r w:rsidR="004B0651" w:rsidRPr="007968FC">
        <w:rPr>
          <w:rStyle w:val="tagtrans"/>
          <w:lang w:val="en-US"/>
        </w:rPr>
        <w:fldChar w:fldCharType="begin"/>
      </w:r>
      <w:r w:rsidR="007A0283">
        <w:rPr>
          <w:rStyle w:val="tagtrans"/>
          <w:lang w:val="en-US"/>
        </w:rPr>
        <w:instrText xml:space="preserve"> ADDIN ZOTERO_ITEM CSL_CITATION {"citationID":"hQj1frm0","properties":{"formattedCitation":"(Gossen and Kampffmeyer, 2019, p. 14f)","plainCitation":"(Gossen and Kampffmeyer, 2019, p. 14f)","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4f"}],"schema":"https://github.com/citation-style-language/schema/raw/master/csl-citation.json"} </w:instrText>
      </w:r>
      <w:r w:rsidR="004B0651" w:rsidRPr="007968FC">
        <w:rPr>
          <w:rStyle w:val="tagtrans"/>
          <w:lang w:val="en-US"/>
        </w:rPr>
        <w:fldChar w:fldCharType="separate"/>
      </w:r>
      <w:r w:rsidR="005E48B1" w:rsidRPr="005E48B1">
        <w:rPr>
          <w:lang w:val="en-US"/>
        </w:rPr>
        <w:t>(Gossen and Kampffmeyer, 2019, p. 14f)</w:t>
      </w:r>
      <w:r w:rsidR="004B0651" w:rsidRPr="007968FC">
        <w:rPr>
          <w:rStyle w:val="tagtrans"/>
          <w:lang w:val="en-US"/>
        </w:rPr>
        <w:fldChar w:fldCharType="end"/>
      </w:r>
      <w:r w:rsidR="007F1303" w:rsidRPr="007968FC">
        <w:rPr>
          <w:rStyle w:val="tagtrans"/>
          <w:lang w:val="en-US"/>
        </w:rPr>
        <w:t>.</w:t>
      </w:r>
      <w:r w:rsidR="004B0651" w:rsidRPr="007968FC">
        <w:rPr>
          <w:rStyle w:val="tagtrans"/>
          <w:lang w:val="en-US"/>
        </w:rPr>
        <w:t xml:space="preserve"> </w:t>
      </w:r>
      <w:r w:rsidR="007F1303" w:rsidRPr="007968FC">
        <w:rPr>
          <w:rStyle w:val="tagtrans"/>
          <w:lang w:val="en-US"/>
        </w:rPr>
        <w:t xml:space="preserve"> </w:t>
      </w:r>
      <w:r w:rsidR="00321D79" w:rsidRPr="007968FC">
        <w:rPr>
          <w:rStyle w:val="tagtrans"/>
          <w:lang w:val="en-US"/>
        </w:rPr>
        <w:t>R</w:t>
      </w:r>
      <w:r w:rsidR="007F1303" w:rsidRPr="007968FC">
        <w:rPr>
          <w:rStyle w:val="tagtrans"/>
          <w:lang w:val="en-US"/>
        </w:rPr>
        <w:t>esource consumption h</w:t>
      </w:r>
      <w:r w:rsidR="00321D79" w:rsidRPr="007968FC">
        <w:rPr>
          <w:rStyle w:val="tagtrans"/>
          <w:lang w:val="en-US"/>
        </w:rPr>
        <w:t>as</w:t>
      </w:r>
      <w:r w:rsidR="007F1303" w:rsidRPr="007968FC">
        <w:rPr>
          <w:rStyle w:val="tagtrans"/>
          <w:lang w:val="en-US"/>
        </w:rPr>
        <w:t xml:space="preserve"> different </w:t>
      </w:r>
      <w:r w:rsidR="00321D79" w:rsidRPr="007968FC">
        <w:rPr>
          <w:rStyle w:val="tagtrans"/>
          <w:lang w:val="en-US"/>
        </w:rPr>
        <w:t>and various effects on the environment, which will be discussed in the following part of the paper by the hypothes</w:t>
      </w:r>
      <w:r w:rsidR="007614C5">
        <w:rPr>
          <w:rStyle w:val="tagtrans"/>
          <w:lang w:val="en-US"/>
        </w:rPr>
        <w:t>e</w:t>
      </w:r>
      <w:r w:rsidR="00321D79" w:rsidRPr="007968FC">
        <w:rPr>
          <w:rStyle w:val="tagtrans"/>
          <w:lang w:val="en-US"/>
        </w:rPr>
        <w:t xml:space="preserve">s grounded with a </w:t>
      </w:r>
      <w:r w:rsidR="00321D79" w:rsidRPr="007968FC">
        <w:rPr>
          <w:rStyle w:val="tagtrans"/>
          <w:lang w:val="en-US"/>
        </w:rPr>
        <w:lastRenderedPageBreak/>
        <w:t xml:space="preserve">theory of technical character. </w:t>
      </w:r>
      <w:r w:rsidR="004B0651" w:rsidRPr="007968FC">
        <w:rPr>
          <w:rStyle w:val="tagtrans"/>
          <w:lang w:val="en-US"/>
        </w:rPr>
        <w:t>In defiance of the initially seeming rather negative impact of digitalization on environment due to the resource consumption, also some</w:t>
      </w:r>
      <w:r w:rsidR="008638D2" w:rsidRPr="007968FC">
        <w:rPr>
          <w:rStyle w:val="tagtrans"/>
          <w:lang w:val="en-US"/>
        </w:rPr>
        <w:t xml:space="preserve"> other</w:t>
      </w:r>
      <w:r w:rsidR="004B0651" w:rsidRPr="007968FC">
        <w:rPr>
          <w:rStyle w:val="tagtrans"/>
          <w:lang w:val="en-US"/>
        </w:rPr>
        <w:t xml:space="preserve">, maybe positive, but at least noteworthy observations do come up when comparing the development of book printing </w:t>
      </w:r>
      <w:r w:rsidR="008638D2" w:rsidRPr="007968FC">
        <w:rPr>
          <w:rStyle w:val="tagtrans"/>
          <w:lang w:val="en-US"/>
        </w:rPr>
        <w:t xml:space="preserve">and digital data transmission. </w:t>
      </w:r>
      <w:r w:rsidR="00765B07" w:rsidRPr="007968FC">
        <w:rPr>
          <w:rStyle w:val="tagtrans"/>
          <w:lang w:val="en-US"/>
        </w:rPr>
        <w:t>In addition to</w:t>
      </w:r>
      <w:r w:rsidR="008638D2" w:rsidRPr="007968FC">
        <w:rPr>
          <w:rStyle w:val="tagtrans"/>
          <w:lang w:val="en-US"/>
        </w:rPr>
        <w:t xml:space="preserve"> exponential growth concerning reso</w:t>
      </w:r>
      <w:r w:rsidR="00712EFD" w:rsidRPr="007968FC">
        <w:rPr>
          <w:rStyle w:val="tagtrans"/>
          <w:lang w:val="en-US"/>
        </w:rPr>
        <w:t>urce consumption also both developments contribute</w:t>
      </w:r>
      <w:r w:rsidR="00483A31" w:rsidRPr="007968FC">
        <w:rPr>
          <w:rStyle w:val="tagtrans"/>
          <w:lang w:val="en-US"/>
        </w:rPr>
        <w:t xml:space="preserve"> to the extreme </w:t>
      </w:r>
      <w:r w:rsidR="009129D2" w:rsidRPr="007968FC">
        <w:rPr>
          <w:rStyle w:val="tagtrans"/>
          <w:lang w:val="en-US"/>
        </w:rPr>
        <w:t xml:space="preserve">increase </w:t>
      </w:r>
      <w:r w:rsidR="00483A31" w:rsidRPr="007968FC">
        <w:rPr>
          <w:rStyle w:val="tagtrans"/>
          <w:lang w:val="en-US"/>
        </w:rPr>
        <w:t>of another phenomenon</w:t>
      </w:r>
      <w:r w:rsidR="00765B07" w:rsidRPr="007968FC">
        <w:rPr>
          <w:rStyle w:val="tagtrans"/>
          <w:lang w:val="en-US"/>
        </w:rPr>
        <w:t xml:space="preserve"> called information or knowledge growth</w:t>
      </w:r>
      <w:r w:rsidR="009158FE" w:rsidRPr="007968FC">
        <w:rPr>
          <w:rStyle w:val="tagtrans"/>
          <w:lang w:val="en-US"/>
        </w:rPr>
        <w:t xml:space="preserve"> </w:t>
      </w:r>
      <w:r w:rsidR="009158FE" w:rsidRPr="007968FC">
        <w:rPr>
          <w:rStyle w:val="tagtrans"/>
          <w:lang w:val="en-US"/>
        </w:rPr>
        <w:fldChar w:fldCharType="begin"/>
      </w:r>
      <w:r w:rsidR="009158FE" w:rsidRPr="007968FC">
        <w:rPr>
          <w:rStyle w:val="tagtrans"/>
          <w:lang w:val="en-US"/>
        </w:rPr>
        <w:instrText xml:space="preserve"> ADDIN ZOTERO_ITEM CSL_CITATION {"citationID":"QANWKAEo","properties":{"formattedCitation":"(Silver, 2013, p. 18)","plainCitation":"(Silver, 2013, p. 18)","noteIndex":0},"citationItems":[{"id":8,"uris":["http://zotero.org/users/local/G9n9DylH/items/IUTL3MUC"],"uri":["http://zotero.org/users/local/G9n9DylH/items/IUTL3MUC"],"itemData":{"id":8,"type":"book","abstract":"- einfach nur Hinweis, dass Datenmenge exponentiell steigt","event-place":"München","publisher":"Wilhelm Heyne Verlag","publisher-place":"München","title":"Die Berechnung der Zukunft","author":[{"family":"Silver","given":"Nate"}],"issued":{"date-parts":[["2013"]]}},"locator":"18"}],"schema":"https://github.com/citation-style-language/schema/raw/master/csl-citation.json"} </w:instrText>
      </w:r>
      <w:r w:rsidR="009158FE" w:rsidRPr="007968FC">
        <w:rPr>
          <w:rStyle w:val="tagtrans"/>
          <w:lang w:val="en-US"/>
        </w:rPr>
        <w:fldChar w:fldCharType="separate"/>
      </w:r>
      <w:r w:rsidR="009158FE" w:rsidRPr="007968FC">
        <w:rPr>
          <w:lang w:val="en-US"/>
        </w:rPr>
        <w:t>(Silver, 2013, p. 18)</w:t>
      </w:r>
      <w:r w:rsidR="009158FE" w:rsidRPr="007968FC">
        <w:rPr>
          <w:rStyle w:val="tagtrans"/>
          <w:lang w:val="en-US"/>
        </w:rPr>
        <w:fldChar w:fldCharType="end"/>
      </w:r>
      <w:r w:rsidR="00765B07" w:rsidRPr="007968FC">
        <w:rPr>
          <w:rStyle w:val="tagtrans"/>
          <w:lang w:val="en-US"/>
        </w:rPr>
        <w:t xml:space="preserve">. Either through the expansion of book printing or </w:t>
      </w:r>
      <w:r w:rsidR="009158FE" w:rsidRPr="007968FC">
        <w:rPr>
          <w:rStyle w:val="tagtrans"/>
          <w:lang w:val="en-US"/>
        </w:rPr>
        <w:t xml:space="preserve">by </w:t>
      </w:r>
      <w:r w:rsidR="00765B07" w:rsidRPr="007968FC">
        <w:rPr>
          <w:rStyle w:val="tagtrans"/>
          <w:lang w:val="en-US"/>
        </w:rPr>
        <w:t xml:space="preserve">the massive growth </w:t>
      </w:r>
      <w:r w:rsidR="009158FE" w:rsidRPr="007968FC">
        <w:rPr>
          <w:rStyle w:val="tagtrans"/>
          <w:lang w:val="en-US"/>
        </w:rPr>
        <w:t>of digital data traffic, both developments brought their time and human society an incredible rise in knowledge</w:t>
      </w:r>
      <w:r w:rsidR="00575143" w:rsidRPr="007968FC">
        <w:rPr>
          <w:rStyle w:val="tagtrans"/>
          <w:lang w:val="en-US"/>
        </w:rPr>
        <w:t>,</w:t>
      </w:r>
      <w:r w:rsidR="009158FE" w:rsidRPr="007968FC">
        <w:rPr>
          <w:rStyle w:val="tagtrans"/>
          <w:lang w:val="en-US"/>
        </w:rPr>
        <w:t xml:space="preserve"> due to the increased data and information flow</w:t>
      </w:r>
      <w:r w:rsidR="00A52149" w:rsidRPr="007968FC">
        <w:rPr>
          <w:rStyle w:val="tagtrans"/>
          <w:lang w:val="en-US"/>
        </w:rPr>
        <w:t xml:space="preserve"> and especially the broad access to it</w:t>
      </w:r>
      <w:r w:rsidR="009129D2" w:rsidRPr="007968FC">
        <w:rPr>
          <w:rStyle w:val="tagtrans"/>
          <w:lang w:val="en-US"/>
        </w:rPr>
        <w:t xml:space="preserve"> which lead the way to the age we life in, also called information era</w:t>
      </w:r>
      <w:r w:rsidR="001A2280">
        <w:rPr>
          <w:rStyle w:val="tagtrans"/>
          <w:lang w:val="en-US"/>
        </w:rPr>
        <w:t xml:space="preserve">. </w:t>
      </w:r>
      <w:r w:rsidR="00A52149" w:rsidRPr="007968FC">
        <w:rPr>
          <w:rStyle w:val="tagtrans"/>
          <w:lang w:val="en-US"/>
        </w:rPr>
        <w:t>Humans used this newly gained knowledge in all areas of personal, social and professional life</w:t>
      </w:r>
      <w:r w:rsidR="009129D2" w:rsidRPr="007968FC">
        <w:rPr>
          <w:rStyle w:val="tagtrans"/>
          <w:lang w:val="en-US"/>
        </w:rPr>
        <w:t xml:space="preserve">. The resulting new solutions and explorations touched economics, </w:t>
      </w:r>
      <w:r w:rsidR="00575143" w:rsidRPr="007968FC">
        <w:rPr>
          <w:rStyle w:val="tagtrans"/>
          <w:lang w:val="en-US"/>
        </w:rPr>
        <w:t>industry</w:t>
      </w:r>
      <w:r w:rsidR="009129D2" w:rsidRPr="007968FC">
        <w:rPr>
          <w:rStyle w:val="tagtrans"/>
          <w:lang w:val="en-US"/>
        </w:rPr>
        <w:t xml:space="preserve">, science and many more fields of study and more importantly human development. </w:t>
      </w:r>
      <w:r w:rsidR="00575143" w:rsidRPr="007968FC">
        <w:rPr>
          <w:rStyle w:val="tagtrans"/>
          <w:lang w:val="en-US"/>
        </w:rPr>
        <w:t>To name just one example, the industrial revolution never would have been possible without the increased flow of information through the western hemisphere</w:t>
      </w:r>
      <w:r w:rsidR="00690629" w:rsidRPr="007968FC">
        <w:rPr>
          <w:rStyle w:val="tagtrans"/>
          <w:lang w:val="en-US"/>
        </w:rPr>
        <w:t xml:space="preserve"> by books</w:t>
      </w:r>
      <w:r w:rsidR="00575143" w:rsidRPr="007968FC">
        <w:rPr>
          <w:rStyle w:val="tagtrans"/>
          <w:lang w:val="en-US"/>
        </w:rPr>
        <w:t xml:space="preserve">. But as the </w:t>
      </w:r>
      <w:r w:rsidR="00690629" w:rsidRPr="007968FC">
        <w:rPr>
          <w:rStyle w:val="tagtrans"/>
          <w:lang w:val="en-US"/>
        </w:rPr>
        <w:t xml:space="preserve">history of the </w:t>
      </w:r>
      <w:r w:rsidR="00575143" w:rsidRPr="007968FC">
        <w:rPr>
          <w:rStyle w:val="tagtrans"/>
          <w:lang w:val="en-US"/>
        </w:rPr>
        <w:t xml:space="preserve">industrial revolution shows, the </w:t>
      </w:r>
      <w:r w:rsidR="00690629" w:rsidRPr="007968FC">
        <w:rPr>
          <w:rStyle w:val="tagtrans"/>
          <w:lang w:val="en-US"/>
        </w:rPr>
        <w:t xml:space="preserve">severe changes brought to the different areas also affected the environment in some way or another. Not necessarily bad, these changes provided new possibilities and framework conditions for the areas affecting environmental issues like economy or industry, but also to environmental changes itself. </w:t>
      </w:r>
      <w:r w:rsidR="00823520" w:rsidRPr="007968FC">
        <w:rPr>
          <w:rStyle w:val="tagtrans"/>
          <w:lang w:val="en-US"/>
        </w:rPr>
        <w:t xml:space="preserve">These ideas will be discussed </w:t>
      </w:r>
      <w:r w:rsidR="00823520" w:rsidRPr="007968FC">
        <w:rPr>
          <w:lang w:val="en-US"/>
        </w:rPr>
        <w:t>by hypothes</w:t>
      </w:r>
      <w:r w:rsidR="007614C5">
        <w:rPr>
          <w:lang w:val="en-US"/>
        </w:rPr>
        <w:t>es</w:t>
      </w:r>
      <w:r w:rsidR="00823520" w:rsidRPr="007968FC">
        <w:rPr>
          <w:lang w:val="en-US"/>
        </w:rPr>
        <w:t xml:space="preserve"> with </w:t>
      </w:r>
      <w:r w:rsidR="008D714A" w:rsidRPr="007968FC">
        <w:rPr>
          <w:lang w:val="en-US"/>
        </w:rPr>
        <w:t xml:space="preserve">a </w:t>
      </w:r>
      <w:r w:rsidR="00823520" w:rsidRPr="007968FC">
        <w:rPr>
          <w:lang w:val="en-US"/>
        </w:rPr>
        <w:t>social and economic background</w:t>
      </w:r>
      <w:r w:rsidR="007614C5">
        <w:rPr>
          <w:lang w:val="en-US"/>
        </w:rPr>
        <w:t>s</w:t>
      </w:r>
      <w:r w:rsidR="00823520" w:rsidRPr="007968FC">
        <w:rPr>
          <w:lang w:val="en-US"/>
        </w:rPr>
        <w:t>.</w:t>
      </w:r>
    </w:p>
    <w:p w14:paraId="69443C06" w14:textId="77777777" w:rsidR="00B519B3" w:rsidRPr="007968FC" w:rsidRDefault="00690629" w:rsidP="00B519B3">
      <w:pPr>
        <w:pStyle w:val="Flietext"/>
        <w:rPr>
          <w:rStyle w:val="tagtrans"/>
          <w:lang w:val="en-US"/>
        </w:rPr>
      </w:pPr>
      <w:r w:rsidRPr="007968FC">
        <w:rPr>
          <w:rStyle w:val="tagtrans"/>
          <w:lang w:val="en-US"/>
        </w:rPr>
        <w:t>In summary the connection between digital infrastructure and environmental performance is solidified by the resource consumption</w:t>
      </w:r>
      <w:r w:rsidR="002A4FF8" w:rsidRPr="007968FC">
        <w:rPr>
          <w:rStyle w:val="tagtrans"/>
          <w:lang w:val="en-US"/>
        </w:rPr>
        <w:t xml:space="preserve"> </w:t>
      </w:r>
      <w:r w:rsidRPr="007968FC">
        <w:rPr>
          <w:rStyle w:val="tagtrans"/>
          <w:lang w:val="en-US"/>
        </w:rPr>
        <w:t xml:space="preserve">data transmission </w:t>
      </w:r>
      <w:r w:rsidR="00B90E91" w:rsidRPr="007968FC">
        <w:rPr>
          <w:rStyle w:val="tagtrans"/>
          <w:lang w:val="en-US"/>
        </w:rPr>
        <w:t xml:space="preserve">always requires and the changes to human life brought by new data and </w:t>
      </w:r>
      <w:r w:rsidR="002A4FF8" w:rsidRPr="007968FC">
        <w:rPr>
          <w:rStyle w:val="tagtrans"/>
          <w:lang w:val="en-US"/>
        </w:rPr>
        <w:t xml:space="preserve">more </w:t>
      </w:r>
      <w:r w:rsidR="00B90E91" w:rsidRPr="007968FC">
        <w:rPr>
          <w:rStyle w:val="tagtrans"/>
          <w:lang w:val="en-US"/>
        </w:rPr>
        <w:t xml:space="preserve">information. </w:t>
      </w:r>
      <w:r w:rsidR="00823520" w:rsidRPr="007968FC">
        <w:rPr>
          <w:rStyle w:val="tagtrans"/>
          <w:lang w:val="en-US"/>
        </w:rPr>
        <w:t>This leads to the main but undirected hypothesis</w:t>
      </w:r>
      <w:r w:rsidR="00363CE8">
        <w:rPr>
          <w:rStyle w:val="tagtrans"/>
          <w:lang w:val="en-US"/>
        </w:rPr>
        <w:t xml:space="preserve"> (H1)</w:t>
      </w:r>
      <w:r w:rsidR="00823520" w:rsidRPr="007968FC">
        <w:rPr>
          <w:rStyle w:val="tagtrans"/>
          <w:lang w:val="en-US"/>
        </w:rPr>
        <w:t xml:space="preserve">, grounded by the previously elaborated broad theoretical approach: </w:t>
      </w:r>
    </w:p>
    <w:p w14:paraId="79BF9BD3" w14:textId="77777777" w:rsidR="00823520" w:rsidRPr="007968FC" w:rsidRDefault="00823520" w:rsidP="00F80494">
      <w:pPr>
        <w:pStyle w:val="Hypothesen"/>
        <w:rPr>
          <w:rStyle w:val="tagtrans"/>
        </w:rPr>
      </w:pPr>
      <w:r w:rsidRPr="00796EE6">
        <w:rPr>
          <w:rStyle w:val="tagtrans"/>
          <w:highlight w:val="yellow"/>
        </w:rPr>
        <w:t>H1: States with different levels of digital infrastructure show different levels of environmental performance</w:t>
      </w:r>
    </w:p>
    <w:p w14:paraId="46C9F233" w14:textId="77777777" w:rsidR="00F80494" w:rsidRPr="007968FC" w:rsidRDefault="00B91B80" w:rsidP="00F80494">
      <w:pPr>
        <w:pStyle w:val="Flietext"/>
        <w:rPr>
          <w:rStyle w:val="tagtrans"/>
          <w:lang w:val="en-US"/>
        </w:rPr>
      </w:pPr>
      <w:r w:rsidRPr="007968FC">
        <w:rPr>
          <w:rStyle w:val="tagtrans"/>
          <w:lang w:val="en-US"/>
        </w:rPr>
        <w:t xml:space="preserve">The broad and general character is intended, as this hypothesis serves as an overlying, main hypothesis for providing access to the statistical and empirical part of this paper. Similar to the infamous </w:t>
      </w:r>
      <w:r w:rsidR="00584A9D" w:rsidRPr="007968FC">
        <w:rPr>
          <w:rStyle w:val="tagtrans"/>
          <w:lang w:val="en-US"/>
        </w:rPr>
        <w:t xml:space="preserve">concept of James Colemans’ bathtub as a micro-macro pattern to explain societal conditions with overlying collective hypothesis and underlying individual hypotheses, this paper tries to </w:t>
      </w:r>
      <w:r w:rsidR="009C6540" w:rsidRPr="007968FC">
        <w:rPr>
          <w:rStyle w:val="tagtrans"/>
          <w:lang w:val="en-US"/>
        </w:rPr>
        <w:t>approach the complicated relation between digital infrastructure and environmental performance with the undirected hypothesis H1</w:t>
      </w:r>
      <w:r w:rsidR="00363CE8">
        <w:rPr>
          <w:rStyle w:val="tagtrans"/>
          <w:lang w:val="en-US"/>
        </w:rPr>
        <w:t xml:space="preserve"> </w:t>
      </w:r>
      <w:r w:rsidR="009C6540" w:rsidRPr="007968FC">
        <w:rPr>
          <w:rStyle w:val="tagtrans"/>
          <w:lang w:val="en-US"/>
        </w:rPr>
        <w:t xml:space="preserve">on </w:t>
      </w:r>
      <w:r w:rsidR="00363CE8">
        <w:rPr>
          <w:rStyle w:val="tagtrans"/>
          <w:lang w:val="en-US"/>
        </w:rPr>
        <w:t>a</w:t>
      </w:r>
      <w:r w:rsidR="009C6540" w:rsidRPr="007968FC">
        <w:rPr>
          <w:rStyle w:val="tagtrans"/>
          <w:lang w:val="en-US"/>
        </w:rPr>
        <w:t xml:space="preserve"> </w:t>
      </w:r>
      <w:r w:rsidR="009C6540" w:rsidRPr="007968FC">
        <w:rPr>
          <w:rStyle w:val="tagtrans"/>
          <w:lang w:val="en-US"/>
        </w:rPr>
        <w:lastRenderedPageBreak/>
        <w:t xml:space="preserve">macro-level </w:t>
      </w:r>
      <w:r w:rsidR="009C6540" w:rsidRPr="007968FC">
        <w:rPr>
          <w:rStyle w:val="tagtrans"/>
          <w:lang w:val="en-US"/>
        </w:rPr>
        <w:fldChar w:fldCharType="begin"/>
      </w:r>
      <w:r w:rsidR="007A0283">
        <w:rPr>
          <w:rStyle w:val="tagtrans"/>
          <w:lang w:val="en-US"/>
        </w:rPr>
        <w:instrText xml:space="preserve"> ADDIN ZOTERO_ITEM CSL_CITATION {"citationID":"NgovVYXv","properties":{"formattedCitation":"(Coleman, 1991, p. 10ff)","plainCitation":"(Coleman, 1991, p. 10ff)","noteIndex":0},"citationItems":[{"id":34,"uris":["http://zotero.org/users/local/G9n9DylH/items/2X4Q4X9J"],"uri":["http://zotero.org/users/local/G9n9DylH/items/2X4Q4X9J"],"itemData":{"id":34,"type":"book","event-place":"München","publisher":"Oldenbourg Verlag","publisher-place":"München","title":"Grundlagen der Sozialtheorie","author":[{"family":"Coleman","given":"James S."}],"issued":{"date-parts":[["1991"]]}},"locator":"10ff"}],"schema":"https://github.com/citation-style-language/schema/raw/master/csl-citation.json"} </w:instrText>
      </w:r>
      <w:r w:rsidR="009C6540" w:rsidRPr="007968FC">
        <w:rPr>
          <w:rStyle w:val="tagtrans"/>
          <w:lang w:val="en-US"/>
        </w:rPr>
        <w:fldChar w:fldCharType="separate"/>
      </w:r>
      <w:r w:rsidR="009C6540" w:rsidRPr="007968FC">
        <w:rPr>
          <w:lang w:val="en-US"/>
        </w:rPr>
        <w:t>(Coleman, 1991, p. 10ff)</w:t>
      </w:r>
      <w:r w:rsidR="009C6540" w:rsidRPr="007968FC">
        <w:rPr>
          <w:rStyle w:val="tagtrans"/>
          <w:lang w:val="en-US"/>
        </w:rPr>
        <w:fldChar w:fldCharType="end"/>
      </w:r>
      <w:r w:rsidR="009C6540" w:rsidRPr="007968FC">
        <w:rPr>
          <w:rStyle w:val="tagtrans"/>
          <w:lang w:val="en-US"/>
        </w:rPr>
        <w:t>. Different to the concept of Coleman, the underlying sub-</w:t>
      </w:r>
      <w:r w:rsidR="007614C5">
        <w:rPr>
          <w:rStyle w:val="tagtrans"/>
          <w:lang w:val="en-US"/>
        </w:rPr>
        <w:t>theoretical approaches</w:t>
      </w:r>
      <w:r w:rsidR="009C6540" w:rsidRPr="007968FC">
        <w:rPr>
          <w:rStyle w:val="tagtrans"/>
          <w:lang w:val="en-US"/>
        </w:rPr>
        <w:t xml:space="preserve"> do not have individual character and therefore do not rely on individuals as actors. They are constructed to part up the diversified concept of H1 to </w:t>
      </w:r>
      <w:r w:rsidR="00445DBC" w:rsidRPr="007968FC">
        <w:rPr>
          <w:rStyle w:val="tagtrans"/>
          <w:lang w:val="en-US"/>
        </w:rPr>
        <w:t>analyze some of the processes within the assumed connection of environment and digitalization leading to the assumption of</w:t>
      </w:r>
      <w:r w:rsidR="008D714A" w:rsidRPr="007968FC">
        <w:rPr>
          <w:rStyle w:val="tagtrans"/>
          <w:lang w:val="en-US"/>
        </w:rPr>
        <w:t xml:space="preserve"> </w:t>
      </w:r>
      <w:r w:rsidR="00445DBC" w:rsidRPr="007968FC">
        <w:rPr>
          <w:rStyle w:val="tagtrans"/>
          <w:lang w:val="en-US"/>
        </w:rPr>
        <w:t xml:space="preserve">H1 that states which differ in digital infrastructure also differ in environmental performance. </w:t>
      </w:r>
    </w:p>
    <w:p w14:paraId="4C5D74CE" w14:textId="77777777" w:rsidR="00294F9D" w:rsidRPr="007968FC" w:rsidRDefault="001A2280" w:rsidP="00294F9D">
      <w:pPr>
        <w:pStyle w:val="berschrift2"/>
        <w:rPr>
          <w:lang w:val="en-US"/>
        </w:rPr>
      </w:pPr>
      <w:bookmarkStart w:id="6" w:name="_Toc47129812"/>
      <w:r>
        <w:rPr>
          <w:lang w:val="en-US"/>
        </w:rPr>
        <w:t>The environmental consequences of Parcel Shipping</w:t>
      </w:r>
      <w:bookmarkEnd w:id="6"/>
    </w:p>
    <w:p w14:paraId="3856DA5A" w14:textId="77777777" w:rsidR="00351E71" w:rsidRDefault="008D714A" w:rsidP="008D714A">
      <w:pPr>
        <w:pStyle w:val="Flietext"/>
        <w:rPr>
          <w:rStyle w:val="tagtrans"/>
          <w:lang w:val="en-US"/>
        </w:rPr>
      </w:pPr>
      <w:r w:rsidRPr="007968FC">
        <w:rPr>
          <w:lang w:val="en-US"/>
        </w:rPr>
        <w:t xml:space="preserve">As already mentioned, one hypothesis </w:t>
      </w:r>
      <w:r w:rsidR="00606A89">
        <w:rPr>
          <w:lang w:val="en-US"/>
        </w:rPr>
        <w:t xml:space="preserve">group </w:t>
      </w:r>
      <w:r w:rsidRPr="007968FC">
        <w:rPr>
          <w:lang w:val="en-US"/>
        </w:rPr>
        <w:t xml:space="preserve">relies on an economic and social background. </w:t>
      </w:r>
      <w:r w:rsidR="007968FC" w:rsidRPr="007968FC">
        <w:rPr>
          <w:lang w:val="en-US"/>
        </w:rPr>
        <w:t xml:space="preserve">Digitalization and increased data transmission surely had an impact on economics. Especially </w:t>
      </w:r>
      <w:r w:rsidR="00FE5BEF">
        <w:rPr>
          <w:lang w:val="en-US"/>
        </w:rPr>
        <w:t>E</w:t>
      </w:r>
      <w:r w:rsidR="007968FC" w:rsidRPr="007968FC">
        <w:rPr>
          <w:lang w:val="en-US"/>
        </w:rPr>
        <w:t>-</w:t>
      </w:r>
      <w:r w:rsidR="00FE5BEF">
        <w:rPr>
          <w:lang w:val="en-US"/>
        </w:rPr>
        <w:t>C</w:t>
      </w:r>
      <w:r w:rsidR="007968FC" w:rsidRPr="007968FC">
        <w:rPr>
          <w:lang w:val="en-US"/>
        </w:rPr>
        <w:t xml:space="preserve">ommerce was an important concomitance, forming new ways of trade and sales markets. Relying on above mentioned </w:t>
      </w:r>
      <w:r w:rsidR="00FE5BEF" w:rsidRPr="007968FC">
        <w:rPr>
          <w:rStyle w:val="tagtrans"/>
          <w:lang w:val="en-US"/>
        </w:rPr>
        <w:t>new possibilities and framework conditions</w:t>
      </w:r>
      <w:r w:rsidR="00FE5BEF">
        <w:rPr>
          <w:rStyle w:val="tagtrans"/>
          <w:lang w:val="en-US"/>
        </w:rPr>
        <w:t xml:space="preserve"> for environmental issues, </w:t>
      </w:r>
      <w:r w:rsidR="00363CE8">
        <w:rPr>
          <w:rStyle w:val="tagtrans"/>
          <w:lang w:val="en-US"/>
        </w:rPr>
        <w:t xml:space="preserve">online shopping </w:t>
      </w:r>
      <w:r w:rsidR="00FE5BEF">
        <w:rPr>
          <w:rStyle w:val="tagtrans"/>
          <w:lang w:val="en-US"/>
        </w:rPr>
        <w:t>was quick</w:t>
      </w:r>
      <w:r w:rsidR="00363CE8">
        <w:rPr>
          <w:rStyle w:val="tagtrans"/>
          <w:lang w:val="en-US"/>
        </w:rPr>
        <w:t>ly</w:t>
      </w:r>
      <w:r w:rsidR="00FE5BEF">
        <w:rPr>
          <w:rStyle w:val="tagtrans"/>
          <w:lang w:val="en-US"/>
        </w:rPr>
        <w:t xml:space="preserve"> adapted in the international trade system and soon became inev</w:t>
      </w:r>
      <w:r w:rsidR="005E48B1">
        <w:rPr>
          <w:rStyle w:val="tagtrans"/>
          <w:lang w:val="en-US"/>
        </w:rPr>
        <w:t xml:space="preserve">itable for many economic sectors </w:t>
      </w:r>
      <w:r w:rsidR="005E48B1">
        <w:rPr>
          <w:rStyle w:val="tagtrans"/>
          <w:lang w:val="en-US"/>
        </w:rPr>
        <w:fldChar w:fldCharType="begin"/>
      </w:r>
      <w:r w:rsidR="007A0283">
        <w:rPr>
          <w:rStyle w:val="tagtrans"/>
          <w:lang w:val="en-US"/>
        </w:rPr>
        <w:instrText xml:space="preserve"> ADDIN ZOTERO_ITEM CSL_CITATION {"citationID":"46Bcu0oJ","properties":{"formattedCitation":"(Gossen and Kampffmeyer, 2019, p. 107)","plainCitation":"(Gossen and Kampffmeyer, 2019, p. 107)","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7"}],"schema":"https://github.com/citation-style-language/schema/raw/master/csl-citation.json"} </w:instrText>
      </w:r>
      <w:r w:rsidR="005E48B1">
        <w:rPr>
          <w:rStyle w:val="tagtrans"/>
          <w:lang w:val="en-US"/>
        </w:rPr>
        <w:fldChar w:fldCharType="separate"/>
      </w:r>
      <w:r w:rsidR="005E48B1" w:rsidRPr="005E48B1">
        <w:rPr>
          <w:lang w:val="en-US"/>
        </w:rPr>
        <w:t>(Gossen and Kampffmeyer, 2019, p. 107)</w:t>
      </w:r>
      <w:r w:rsidR="005E48B1">
        <w:rPr>
          <w:rStyle w:val="tagtrans"/>
          <w:lang w:val="en-US"/>
        </w:rPr>
        <w:fldChar w:fldCharType="end"/>
      </w:r>
      <w:r w:rsidR="005E48B1">
        <w:rPr>
          <w:rStyle w:val="tagtrans"/>
          <w:lang w:val="en-US"/>
        </w:rPr>
        <w:t xml:space="preserve">. For consumers and distributors E-Commerce brought many advantages. Consumers were no longer tied to </w:t>
      </w:r>
      <w:r w:rsidR="0015585C">
        <w:rPr>
          <w:rStyle w:val="tagtrans"/>
          <w:lang w:val="en-US"/>
        </w:rPr>
        <w:t>business hours of malls, retail and wholesale trade and had new possibilities for n</w:t>
      </w:r>
      <w:r w:rsidR="0015585C" w:rsidRPr="0015585C">
        <w:rPr>
          <w:rStyle w:val="tagtrans"/>
          <w:lang w:val="en-US"/>
        </w:rPr>
        <w:t xml:space="preserve">etworking and </w:t>
      </w:r>
      <w:r w:rsidR="0015585C">
        <w:rPr>
          <w:rStyle w:val="tagtrans"/>
          <w:lang w:val="en-US"/>
        </w:rPr>
        <w:t>information</w:t>
      </w:r>
      <w:r w:rsidR="0015585C" w:rsidRPr="0015585C">
        <w:rPr>
          <w:rStyle w:val="tagtrans"/>
          <w:lang w:val="en-US"/>
        </w:rPr>
        <w:t xml:space="preserve"> opportunities</w:t>
      </w:r>
      <w:r w:rsidR="0015585C">
        <w:rPr>
          <w:rStyle w:val="tagtrans"/>
          <w:lang w:val="en-US"/>
        </w:rPr>
        <w:t xml:space="preserve"> such as product reviews or price comparison</w:t>
      </w:r>
      <w:r w:rsidR="00363CE8">
        <w:rPr>
          <w:rStyle w:val="tagtrans"/>
          <w:lang w:val="en-US"/>
        </w:rPr>
        <w:t xml:space="preserve"> </w:t>
      </w:r>
      <w:r w:rsidR="00363CE8">
        <w:rPr>
          <w:rStyle w:val="tagtrans"/>
          <w:lang w:val="en-US"/>
        </w:rPr>
        <w:fldChar w:fldCharType="begin"/>
      </w:r>
      <w:r w:rsidR="007A0283">
        <w:rPr>
          <w:rStyle w:val="tagtrans"/>
          <w:lang w:val="en-US"/>
        </w:rPr>
        <w:instrText xml:space="preserve"> ADDIN ZOTERO_ITEM CSL_CITATION {"citationID":"MRAErxup","properties":{"formattedCitation":"(Gossen and Kampffmeyer, 2019, p. 107)","plainCitation":"(Gossen and Kampffmeyer, 2019, p. 107)","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7"}],"schema":"https://github.com/citation-style-language/schema/raw/master/csl-citation.json"} </w:instrText>
      </w:r>
      <w:r w:rsidR="00363CE8">
        <w:rPr>
          <w:rStyle w:val="tagtrans"/>
          <w:lang w:val="en-US"/>
        </w:rPr>
        <w:fldChar w:fldCharType="separate"/>
      </w:r>
      <w:r w:rsidR="00363CE8" w:rsidRPr="00363CE8">
        <w:rPr>
          <w:lang w:val="en-US"/>
        </w:rPr>
        <w:t>(Gossen and Kampffmeyer, 2019, p. 107)</w:t>
      </w:r>
      <w:r w:rsidR="00363CE8">
        <w:rPr>
          <w:rStyle w:val="tagtrans"/>
          <w:lang w:val="en-US"/>
        </w:rPr>
        <w:fldChar w:fldCharType="end"/>
      </w:r>
      <w:r w:rsidR="0015585C">
        <w:rPr>
          <w:rStyle w:val="tagtrans"/>
          <w:lang w:val="en-US"/>
        </w:rPr>
        <w:t xml:space="preserve">. In short </w:t>
      </w:r>
      <w:r w:rsidR="0015585C" w:rsidRPr="0015585C">
        <w:rPr>
          <w:rStyle w:val="tagtrans"/>
          <w:lang w:val="en-US"/>
        </w:rPr>
        <w:t>significantly more</w:t>
      </w:r>
      <w:r w:rsidR="0015585C">
        <w:rPr>
          <w:rStyle w:val="tagtrans"/>
          <w:lang w:val="en-US"/>
        </w:rPr>
        <w:t xml:space="preserve"> data is available when doing shopping in comparison to traditional trade structures. Distributors, meanwhile, had an increasing and </w:t>
      </w:r>
      <w:r w:rsidR="00363CE8">
        <w:rPr>
          <w:rStyle w:val="tagtrans"/>
          <w:lang w:val="en-US"/>
        </w:rPr>
        <w:t xml:space="preserve">fast-moving new sales market that is becoming more and more powerful and important. When at first online shopping seems to be </w:t>
      </w:r>
      <w:r w:rsidR="009F26D6">
        <w:rPr>
          <w:rStyle w:val="tagtrans"/>
          <w:lang w:val="en-US"/>
        </w:rPr>
        <w:t>a win-win situation, the environment must not be forgotten. As digitalization, E-Commerce itself has a concomitance. Online shopping would not be doable without parcel shipping and as E-Commerce has increased steeply, so has parcel shipping over the last few decades. Delivering almost every sort of goods to the costumer</w:t>
      </w:r>
      <w:r w:rsidR="000E7A34">
        <w:rPr>
          <w:rStyle w:val="tagtrans"/>
          <w:lang w:val="en-US"/>
        </w:rPr>
        <w:t>s’</w:t>
      </w:r>
      <w:r w:rsidR="009F26D6">
        <w:rPr>
          <w:rStyle w:val="tagtrans"/>
          <w:lang w:val="en-US"/>
        </w:rPr>
        <w:t xml:space="preserve"> front door requires various environmental </w:t>
      </w:r>
      <w:r w:rsidR="000E7A34">
        <w:rPr>
          <w:rStyle w:val="tagtrans"/>
          <w:lang w:val="en-US"/>
        </w:rPr>
        <w:t>related steps of trade beginning from international shipping to local package delivery, everywhere CO</w:t>
      </w:r>
      <w:r w:rsidR="000E7A34">
        <w:rPr>
          <w:rStyle w:val="tagtrans"/>
          <w:vertAlign w:val="subscript"/>
          <w:lang w:val="en-US"/>
        </w:rPr>
        <w:t>2</w:t>
      </w:r>
      <w:r w:rsidR="000E7A34">
        <w:rPr>
          <w:rStyle w:val="tagtrans"/>
          <w:lang w:val="en-US"/>
        </w:rPr>
        <w:t>-</w:t>
      </w:r>
      <w:r w:rsidR="00002F29">
        <w:rPr>
          <w:rStyle w:val="tagtrans"/>
          <w:lang w:val="en-US"/>
        </w:rPr>
        <w:t>e</w:t>
      </w:r>
      <w:r w:rsidR="000E7A34">
        <w:rPr>
          <w:rStyle w:val="tagtrans"/>
          <w:lang w:val="en-US"/>
        </w:rPr>
        <w:t xml:space="preserve">mmisions are included. Two other </w:t>
      </w:r>
      <w:r w:rsidR="00FD6766">
        <w:rPr>
          <w:rStyle w:val="tagtrans"/>
          <w:lang w:val="en-US"/>
        </w:rPr>
        <w:t>side effects of parcel shipping having impact on the environment are the increased need for packaging material and the system of return</w:t>
      </w:r>
      <w:r w:rsidR="0045301A">
        <w:rPr>
          <w:rStyle w:val="tagtrans"/>
          <w:lang w:val="en-US"/>
        </w:rPr>
        <w:t xml:space="preserve"> </w:t>
      </w:r>
      <w:r w:rsidR="00FD6766">
        <w:rPr>
          <w:rStyle w:val="tagtrans"/>
          <w:lang w:val="en-US"/>
        </w:rPr>
        <w:t>shipment</w:t>
      </w:r>
      <w:r w:rsidR="0045301A">
        <w:rPr>
          <w:rStyle w:val="tagtrans"/>
          <w:lang w:val="en-US"/>
        </w:rPr>
        <w:t xml:space="preserve">. In contrast to conventional trade, E-Commerce requires more intensive use of packaging material due to longer retail chances. The system of </w:t>
      </w:r>
      <w:r w:rsidR="00351E71">
        <w:rPr>
          <w:rStyle w:val="tagtrans"/>
          <w:lang w:val="en-US"/>
        </w:rPr>
        <w:t xml:space="preserve">return shipment </w:t>
      </w:r>
      <w:r w:rsidR="00002F29">
        <w:rPr>
          <w:rStyle w:val="tagtrans"/>
          <w:lang w:val="en-US"/>
        </w:rPr>
        <w:t xml:space="preserve">means, that many internet order businesses offer return services of order goods for free. That </w:t>
      </w:r>
      <w:r w:rsidR="001A2280">
        <w:rPr>
          <w:rStyle w:val="tagtrans"/>
          <w:lang w:val="en-US"/>
        </w:rPr>
        <w:t>entails</w:t>
      </w:r>
      <w:r w:rsidR="00002F29">
        <w:rPr>
          <w:rStyle w:val="tagtrans"/>
          <w:lang w:val="en-US"/>
        </w:rPr>
        <w:t>, because the costumer does not carry the risks and costs if the ordered good does not fit in some possible way, even more packages are ordered over CO</w:t>
      </w:r>
      <w:r w:rsidR="00002F29">
        <w:rPr>
          <w:rStyle w:val="tagtrans"/>
          <w:vertAlign w:val="subscript"/>
          <w:lang w:val="en-US"/>
        </w:rPr>
        <w:t>2</w:t>
      </w:r>
      <w:r w:rsidR="00002F29">
        <w:rPr>
          <w:rStyle w:val="tagtrans"/>
          <w:lang w:val="en-US"/>
        </w:rPr>
        <w:t xml:space="preserve">-intensive trade ways and even sent back, which </w:t>
      </w:r>
      <w:r w:rsidR="00002F29">
        <w:rPr>
          <w:rStyle w:val="tagtrans"/>
          <w:lang w:val="en-US"/>
        </w:rPr>
        <w:lastRenderedPageBreak/>
        <w:t>therefore obviously doubles the CO</w:t>
      </w:r>
      <w:r w:rsidR="00002F29">
        <w:rPr>
          <w:rStyle w:val="tagtrans"/>
          <w:vertAlign w:val="subscript"/>
          <w:lang w:val="en-US"/>
        </w:rPr>
        <w:t>2</w:t>
      </w:r>
      <w:r w:rsidR="00002F29">
        <w:rPr>
          <w:rStyle w:val="tagtrans"/>
          <w:lang w:val="en-US"/>
        </w:rPr>
        <w:t xml:space="preserve">-emmison per ordered good. Furthermore, the waste of packaging material seems to be implied, as most of the packaging concepts are made </w:t>
      </w:r>
      <w:r w:rsidR="00C4409B">
        <w:rPr>
          <w:rStyle w:val="tagtrans"/>
          <w:lang w:val="en-US"/>
        </w:rPr>
        <w:t>for one-time use only. In addition, it is often cheaper for companies to discard the sent-back goods rather than reusing them, which leads to another waste of resources</w:t>
      </w:r>
      <w:r w:rsidR="007A0283">
        <w:rPr>
          <w:rStyle w:val="tagtrans"/>
          <w:lang w:val="en-US"/>
        </w:rPr>
        <w:t xml:space="preserve"> </w:t>
      </w:r>
      <w:r w:rsidR="007A0283">
        <w:rPr>
          <w:rStyle w:val="tagtrans"/>
          <w:lang w:val="en-US"/>
        </w:rPr>
        <w:fldChar w:fldCharType="begin"/>
      </w:r>
      <w:r w:rsidR="007A0283">
        <w:rPr>
          <w:rStyle w:val="tagtrans"/>
          <w:lang w:val="en-US"/>
        </w:rPr>
        <w:instrText xml:space="preserve"> ADDIN ZOTERO_ITEM CSL_CITATION {"citationID":"gqv3FZgC","properties":{"formattedCitation":"(Gossen and Kampffmeyer, 2019, p. 109)","plainCitation":"(Gossen and Kampffmeyer, 2019, p. 109)","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9"}],"schema":"https://github.com/citation-style-language/schema/raw/master/csl-citation.json"} </w:instrText>
      </w:r>
      <w:r w:rsidR="007A0283">
        <w:rPr>
          <w:rStyle w:val="tagtrans"/>
          <w:lang w:val="en-US"/>
        </w:rPr>
        <w:fldChar w:fldCharType="separate"/>
      </w:r>
      <w:r w:rsidR="007A0283" w:rsidRPr="007A0283">
        <w:rPr>
          <w:lang w:val="en-US"/>
        </w:rPr>
        <w:t>(Gossen and Kampffmeyer, 2019, p. 109)</w:t>
      </w:r>
      <w:r w:rsidR="007A0283">
        <w:rPr>
          <w:rStyle w:val="tagtrans"/>
          <w:lang w:val="en-US"/>
        </w:rPr>
        <w:fldChar w:fldCharType="end"/>
      </w:r>
      <w:r w:rsidR="00C4409B">
        <w:rPr>
          <w:rStyle w:val="tagtrans"/>
          <w:lang w:val="en-US"/>
        </w:rPr>
        <w:t xml:space="preserve">. But despite </w:t>
      </w:r>
      <w:r w:rsidR="00BB6B6E">
        <w:rPr>
          <w:rStyle w:val="tagtrans"/>
          <w:lang w:val="en-US"/>
        </w:rPr>
        <w:t xml:space="preserve">all </w:t>
      </w:r>
      <w:r w:rsidR="00C4409B">
        <w:rPr>
          <w:rStyle w:val="tagtrans"/>
          <w:lang w:val="en-US"/>
        </w:rPr>
        <w:t>th</w:t>
      </w:r>
      <w:r w:rsidR="00B005CE">
        <w:rPr>
          <w:rStyle w:val="tagtrans"/>
          <w:lang w:val="en-US"/>
        </w:rPr>
        <w:t>ese</w:t>
      </w:r>
      <w:r w:rsidR="00C4409B">
        <w:rPr>
          <w:rStyle w:val="tagtrans"/>
          <w:lang w:val="en-US"/>
        </w:rPr>
        <w:t xml:space="preserve"> effects of parcel shipping and online shopping</w:t>
      </w:r>
      <w:r w:rsidR="00BB6B6E">
        <w:rPr>
          <w:rStyle w:val="tagtrans"/>
          <w:lang w:val="en-US"/>
        </w:rPr>
        <w:t xml:space="preserve"> it is also discusses that online shopping does not have more or less of an environmental footprint than conventional ways of trade. Also, traditional shopping requires resources to deliver goods to the relevant stores and means CO</w:t>
      </w:r>
      <w:r w:rsidR="00BB6B6E">
        <w:rPr>
          <w:rStyle w:val="tagtrans"/>
          <w:vertAlign w:val="subscript"/>
          <w:lang w:val="en-US"/>
        </w:rPr>
        <w:t>2</w:t>
      </w:r>
      <w:r w:rsidR="00BB6B6E">
        <w:rPr>
          <w:rStyle w:val="tagtrans"/>
          <w:lang w:val="en-US"/>
        </w:rPr>
        <w:t>-emissions during transport</w:t>
      </w:r>
      <w:r w:rsidR="00B005CE">
        <w:rPr>
          <w:rStyle w:val="tagtrans"/>
          <w:lang w:val="en-US"/>
        </w:rPr>
        <w:t>, which is also emitted when costumers do have to get to the stores in some way or another. This, and the idea that the internet can also be used to provide knowledge about environmental</w:t>
      </w:r>
      <w:r w:rsidR="00300DAE">
        <w:rPr>
          <w:rStyle w:val="tagtrans"/>
          <w:lang w:val="en-US"/>
        </w:rPr>
        <w:t>-</w:t>
      </w:r>
      <w:r w:rsidR="00B005CE">
        <w:rPr>
          <w:rStyle w:val="tagtrans"/>
          <w:lang w:val="en-US"/>
        </w:rPr>
        <w:t>friendly</w:t>
      </w:r>
      <w:r w:rsidR="00300DAE">
        <w:rPr>
          <w:rStyle w:val="tagtrans"/>
          <w:lang w:val="en-US"/>
        </w:rPr>
        <w:t xml:space="preserve"> consumerism</w:t>
      </w:r>
      <w:r w:rsidR="00B005CE">
        <w:rPr>
          <w:rStyle w:val="tagtrans"/>
          <w:lang w:val="en-US"/>
        </w:rPr>
        <w:t xml:space="preserve">, </w:t>
      </w:r>
      <w:r w:rsidR="00300DAE">
        <w:rPr>
          <w:rStyle w:val="tagtrans"/>
          <w:lang w:val="en-US"/>
        </w:rPr>
        <w:t>can suggest</w:t>
      </w:r>
      <w:r w:rsidR="00B005CE">
        <w:rPr>
          <w:rStyle w:val="tagtrans"/>
          <w:lang w:val="en-US"/>
        </w:rPr>
        <w:t xml:space="preserve"> that E-</w:t>
      </w:r>
      <w:r w:rsidR="00300DAE">
        <w:rPr>
          <w:rStyle w:val="tagtrans"/>
          <w:lang w:val="en-US"/>
        </w:rPr>
        <w:t>C</w:t>
      </w:r>
      <w:r w:rsidR="00B005CE">
        <w:rPr>
          <w:rStyle w:val="tagtrans"/>
          <w:lang w:val="en-US"/>
        </w:rPr>
        <w:t xml:space="preserve">ommerce does not have a </w:t>
      </w:r>
      <w:r w:rsidR="00300DAE">
        <w:rPr>
          <w:rStyle w:val="tagtrans"/>
          <w:lang w:val="en-US"/>
        </w:rPr>
        <w:t>measurable effect on environmental performance</w:t>
      </w:r>
      <w:r w:rsidR="001A2280">
        <w:rPr>
          <w:rStyle w:val="tagtrans"/>
          <w:lang w:val="en-US"/>
        </w:rPr>
        <w:t xml:space="preserve"> </w:t>
      </w:r>
      <w:r w:rsidR="007A0283">
        <w:rPr>
          <w:rStyle w:val="tagtrans"/>
          <w:lang w:val="en-US"/>
        </w:rPr>
        <w:fldChar w:fldCharType="begin"/>
      </w:r>
      <w:r w:rsidR="007A0283">
        <w:rPr>
          <w:rStyle w:val="tagtrans"/>
          <w:lang w:val="en-US"/>
        </w:rPr>
        <w:instrText xml:space="preserve"> ADDIN ZOTERO_ITEM CSL_CITATION {"citationID":"UEdAg1Jf","properties":{"formattedCitation":"(Gossen and Kampffmeyer, 2019, p. 109)","plainCitation":"(Gossen and Kampffmeyer, 2019, p. 109)","noteIndex":0},"citationItems":[{"id":3,"uris":["http://zotero.org/users/local/G9n9DylH/items/YH9C94MI"],"uri":["http://zotero.org/users/local/G9n9DylH/items/YH9C94MI"],"itemData":{"id":3,"type":"chapter","abstract":"e-Commerce --&gt; SH1","container-title":"Was Bits und Bäume verbindet - Digitalisierung nachhaltig gestalten","edition":"München","page":"107 - 110","publisher":"Oekom Verlag","title":"Nachhaltiger Onlinehandel - Wie grüne Nischenanbieter gestärkt und Mainstreamportale begrünt werden können","author":[{"family":"Gossen","given":"Maike"},{"family":"Kampffmeyer","given":"Nele"}],"editor":[{"literal":"Höfner, Anja"},{"literal":"Frick, Vivian"}],"issued":{"date-parts":[["2019"]]}},"locator":"109"}],"schema":"https://github.com/citation-style-language/schema/raw/master/csl-citation.json"} </w:instrText>
      </w:r>
      <w:r w:rsidR="007A0283">
        <w:rPr>
          <w:rStyle w:val="tagtrans"/>
          <w:lang w:val="en-US"/>
        </w:rPr>
        <w:fldChar w:fldCharType="separate"/>
      </w:r>
      <w:r w:rsidR="007A0283" w:rsidRPr="007A0283">
        <w:rPr>
          <w:lang w:val="en-US"/>
        </w:rPr>
        <w:t>(Gossen and Kampffmeyer, 2019, p. 109)</w:t>
      </w:r>
      <w:r w:rsidR="007A0283">
        <w:rPr>
          <w:rStyle w:val="tagtrans"/>
          <w:lang w:val="en-US"/>
        </w:rPr>
        <w:fldChar w:fldCharType="end"/>
      </w:r>
      <w:r w:rsidR="00300DAE">
        <w:rPr>
          <w:rStyle w:val="tagtrans"/>
          <w:lang w:val="en-US"/>
        </w:rPr>
        <w:t xml:space="preserve">. This exactly is the edge where the following data-based </w:t>
      </w:r>
      <w:r w:rsidR="005416E4">
        <w:rPr>
          <w:rStyle w:val="tagtrans"/>
          <w:lang w:val="en-US"/>
        </w:rPr>
        <w:t>examination</w:t>
      </w:r>
      <w:r w:rsidR="00300DAE">
        <w:rPr>
          <w:rStyle w:val="tagtrans"/>
          <w:lang w:val="en-US"/>
        </w:rPr>
        <w:t xml:space="preserve"> takes effort </w:t>
      </w:r>
      <w:r w:rsidR="005416E4">
        <w:rPr>
          <w:rStyle w:val="tagtrans"/>
          <w:lang w:val="en-US"/>
        </w:rPr>
        <w:t xml:space="preserve">to analyze whether it is possible to visualize the connection between digital infrastructure and environmental performance via hypotheses about parcel shipping. This process is conducted by two sub-hypotheses (SH1 &amp; SH2): </w:t>
      </w:r>
    </w:p>
    <w:p w14:paraId="77038E87" w14:textId="77777777" w:rsidR="005416E4" w:rsidRDefault="005416E4" w:rsidP="005416E4">
      <w:pPr>
        <w:pStyle w:val="Hypothesen"/>
        <w:rPr>
          <w:rStyle w:val="tagtrans"/>
        </w:rPr>
      </w:pPr>
      <w:r w:rsidRPr="005416E4">
        <w:rPr>
          <w:rStyle w:val="tagtrans"/>
        </w:rPr>
        <w:t>SH1: The higher the d</w:t>
      </w:r>
      <w:r>
        <w:rPr>
          <w:rStyle w:val="tagtrans"/>
        </w:rPr>
        <w:t xml:space="preserve">igital infrastructure of a state, the higher is the states’ rate of parcel shipping per capita. </w:t>
      </w:r>
    </w:p>
    <w:p w14:paraId="5E7FB718" w14:textId="77777777" w:rsidR="005416E4" w:rsidRPr="005416E4" w:rsidRDefault="005416E4" w:rsidP="00606A89">
      <w:pPr>
        <w:pStyle w:val="Hypothesen"/>
        <w:rPr>
          <w:rStyle w:val="tagtrans"/>
        </w:rPr>
      </w:pPr>
      <w:r>
        <w:rPr>
          <w:rStyle w:val="tagtrans"/>
        </w:rPr>
        <w:t xml:space="preserve">SH2: The higher the rate of parcel shipping per capita of a state, the lower is the states’ environmental performance index. </w:t>
      </w:r>
    </w:p>
    <w:p w14:paraId="649FFCD7" w14:textId="77777777" w:rsidR="00294F9D" w:rsidRDefault="007A0283" w:rsidP="00294F9D">
      <w:pPr>
        <w:pStyle w:val="berschrift2"/>
        <w:rPr>
          <w:lang w:val="en-US"/>
        </w:rPr>
      </w:pPr>
      <w:bookmarkStart w:id="7" w:name="_Toc47129813"/>
      <w:r>
        <w:rPr>
          <w:lang w:val="en-US"/>
        </w:rPr>
        <w:t>Digital energy consumption – a technical approach</w:t>
      </w:r>
      <w:bookmarkEnd w:id="7"/>
    </w:p>
    <w:p w14:paraId="68B3BE3D" w14:textId="77777777" w:rsidR="00606A89" w:rsidRDefault="00606A89" w:rsidP="00606A89">
      <w:pPr>
        <w:pStyle w:val="Flietext"/>
        <w:rPr>
          <w:lang w:val="en-US"/>
        </w:rPr>
      </w:pPr>
      <w:r>
        <w:rPr>
          <w:lang w:val="en-US"/>
        </w:rPr>
        <w:t xml:space="preserve">A second sub-hypothesis group is based on technical </w:t>
      </w:r>
      <w:r w:rsidR="001F3402">
        <w:rPr>
          <w:lang w:val="en-US"/>
        </w:rPr>
        <w:t>conditions</w:t>
      </w:r>
      <w:r>
        <w:rPr>
          <w:lang w:val="en-US"/>
        </w:rPr>
        <w:t xml:space="preserve">. Hereby, the resource-related </w:t>
      </w:r>
      <w:r w:rsidR="00CB3C1D">
        <w:rPr>
          <w:lang w:val="en-US"/>
        </w:rPr>
        <w:t>concept</w:t>
      </w:r>
      <w:r>
        <w:rPr>
          <w:lang w:val="en-US"/>
        </w:rPr>
        <w:t xml:space="preserve"> from the main theoretical approach</w:t>
      </w:r>
      <w:r w:rsidR="00CB3C1D">
        <w:rPr>
          <w:lang w:val="en-US"/>
        </w:rPr>
        <w:t xml:space="preserve">, that data-transmissions always requires some form of resource-intensive framework will be applied on digital data transmission in detail. From now on, when speaking of digital infrastructure often the phrase Information and Communication Technologies (ICT) will be used. This term describes all </w:t>
      </w:r>
      <w:r w:rsidR="00145D07">
        <w:rPr>
          <w:lang w:val="en-US"/>
        </w:rPr>
        <w:t>applications and technologies related to information technology (IT) and telecommunication. ICT is fundamental for ensuring a working digital infrastructure, as it involves internet access, hardware and software for instance</w:t>
      </w:r>
      <w:r w:rsidR="007A0283">
        <w:rPr>
          <w:lang w:val="en-US"/>
        </w:rPr>
        <w:t xml:space="preserve"> </w:t>
      </w:r>
      <w:r w:rsidR="007A0283">
        <w:rPr>
          <w:lang w:val="en-US"/>
        </w:rPr>
        <w:fldChar w:fldCharType="begin"/>
      </w:r>
      <w:r w:rsidR="007A0283">
        <w:rPr>
          <w:lang w:val="en-US"/>
        </w:rPr>
        <w:instrText xml:space="preserve"> ADDIN ZOTERO_ITEM CSL_CITATION {"citationID":"9njmOkIP","properties":{"formattedCitation":"(Stobbe et al., 2015, p. 27)","plainCitation":"(Stobbe et al., 2015, p. 27)","noteIndex":0},"citationItems":[{"id":18,"uris":["http://zotero.org/users/local/G9n9DylH/items/54ZV2Z99"],"uri":["http://zotero.org/users/local/G9n9DylH/items/54ZV2Z99"],"itemData":{"id":18,"type":"report","abstract":"Detaillierter Bericht für Deutschland was IKT-Energiebedarf betrifft --&gt; viel Material für QUAL-Teil (Prognose)\n\nWICHTIG: NEU: \"Damit zeichnet sich grundsätzlich eine positive Entwicklung des IKT-bedingten Energiebedarfs ab.\" aber wegen Internet der Dinge steigt Energiebedarf wieder (S. 23ff) \n--&gt; differnzierte Darstellung Energiebedarf privat/Unternehmen u. Endgeräte und Provider\n\n- großer Datenteil am Ende, könnte geil sein für Erstellung Datensatz","event-place":"Berlin","number":"29/14","publisher":"Bundesministerium für Wirtschaft und Energie","publisher-place":"Berlin","title":"Entwicklung des IKT-bedingten Strombedarfs in Deutschland","author":[{"family":"Stobbe","given":"Lutz"},{"family":"Proske","given":"Marina"},{"family":"Zedel","given":"Hannes"},{"family":"Hintemann","given":"Ralph"},{"family":"Clausen","given":"Jens"},{"family":"Beucker","given":"Severin"}],"issued":{"date-parts":[["2015"]]}},"locator":"27"}],"schema":"https://github.com/citation-style-language/schema/raw/master/csl-citation.json"} </w:instrText>
      </w:r>
      <w:r w:rsidR="007A0283">
        <w:rPr>
          <w:lang w:val="en-US"/>
        </w:rPr>
        <w:fldChar w:fldCharType="separate"/>
      </w:r>
      <w:r w:rsidR="007A0283" w:rsidRPr="007A0283">
        <w:rPr>
          <w:lang w:val="en-US"/>
        </w:rPr>
        <w:t>(Stobbe et al., 2015, p. 27)</w:t>
      </w:r>
      <w:r w:rsidR="007A0283">
        <w:rPr>
          <w:lang w:val="en-US"/>
        </w:rPr>
        <w:fldChar w:fldCharType="end"/>
      </w:r>
      <w:r w:rsidR="00145D07">
        <w:rPr>
          <w:lang w:val="en-US"/>
        </w:rPr>
        <w:t>.</w:t>
      </w:r>
      <w:r w:rsidR="007A0283">
        <w:rPr>
          <w:lang w:val="en-US"/>
        </w:rPr>
        <w:t xml:space="preserve"> </w:t>
      </w:r>
      <w:r w:rsidR="00AD078B">
        <w:rPr>
          <w:lang w:val="en-US"/>
        </w:rPr>
        <w:t xml:space="preserve">As ICT must be either produced with resources connected to the environment, rare commodities for hardware </w:t>
      </w:r>
      <w:r w:rsidR="001F3402">
        <w:rPr>
          <w:lang w:val="en-US"/>
        </w:rPr>
        <w:t xml:space="preserve">production </w:t>
      </w:r>
      <w:r w:rsidR="00AD078B">
        <w:rPr>
          <w:lang w:val="en-US"/>
        </w:rPr>
        <w:t xml:space="preserve">serve as example here, or provided with energy, </w:t>
      </w:r>
      <w:r w:rsidR="001F3402">
        <w:rPr>
          <w:lang w:val="en-US"/>
        </w:rPr>
        <w:t>which</w:t>
      </w:r>
      <w:r w:rsidR="00AD078B">
        <w:rPr>
          <w:lang w:val="en-US"/>
        </w:rPr>
        <w:t xml:space="preserve"> small user devices </w:t>
      </w:r>
      <w:r w:rsidR="001F3402">
        <w:rPr>
          <w:lang w:val="en-US"/>
        </w:rPr>
        <w:t>or</w:t>
      </w:r>
      <w:r w:rsidR="00AD078B">
        <w:rPr>
          <w:lang w:val="en-US"/>
        </w:rPr>
        <w:t xml:space="preserve"> major server farms can exemplify, the connection gets clear </w:t>
      </w:r>
      <w:r w:rsidR="00AD078B">
        <w:rPr>
          <w:lang w:val="en-US"/>
        </w:rPr>
        <w:fldChar w:fldCharType="begin"/>
      </w:r>
      <w:r w:rsidR="00AD078B">
        <w:rPr>
          <w:lang w:val="en-US"/>
        </w:rPr>
        <w:instrText xml:space="preserve"> ADDIN ZOTERO_ITEM CSL_CITATION {"citationID":"kEIfO0Cv","properties":{"formattedCitation":"(Langkau and Hilbig, 2019, p. 16)","plainCitation":"(Langkau and Hilbig, 2019, p. 16)","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6"}],"schema":"https://github.com/citation-style-language/schema/raw/master/csl-citation.json"} </w:instrText>
      </w:r>
      <w:r w:rsidR="00AD078B">
        <w:rPr>
          <w:lang w:val="en-US"/>
        </w:rPr>
        <w:fldChar w:fldCharType="separate"/>
      </w:r>
      <w:r w:rsidR="00AD078B" w:rsidRPr="00AD078B">
        <w:rPr>
          <w:lang w:val="en-US"/>
        </w:rPr>
        <w:t xml:space="preserve">(Langkau and </w:t>
      </w:r>
      <w:r w:rsidR="00AD078B" w:rsidRPr="00AD078B">
        <w:rPr>
          <w:lang w:val="en-US"/>
        </w:rPr>
        <w:lastRenderedPageBreak/>
        <w:t>Hilbig, 2019, p. 16)</w:t>
      </w:r>
      <w:r w:rsidR="00AD078B">
        <w:rPr>
          <w:lang w:val="en-US"/>
        </w:rPr>
        <w:fldChar w:fldCharType="end"/>
      </w:r>
      <w:r w:rsidR="00AD078B">
        <w:rPr>
          <w:lang w:val="en-US"/>
        </w:rPr>
        <w:t xml:space="preserve">. </w:t>
      </w:r>
      <w:r w:rsidR="00D87064">
        <w:rPr>
          <w:lang w:val="en-US"/>
        </w:rPr>
        <w:t xml:space="preserve">The mining of mineral raw materials required by the production of ICT cause ecological damage, especially in what is called the global south of the world. </w:t>
      </w:r>
      <w:r w:rsidR="00A81BA4">
        <w:rPr>
          <w:lang w:val="en-US"/>
        </w:rPr>
        <w:t>For</w:t>
      </w:r>
      <w:r w:rsidR="00D87064">
        <w:rPr>
          <w:lang w:val="en-US"/>
        </w:rPr>
        <w:t xml:space="preserve"> example</w:t>
      </w:r>
      <w:r w:rsidR="00FB5A8D">
        <w:rPr>
          <w:lang w:val="en-US"/>
        </w:rPr>
        <w:t xml:space="preserve">, </w:t>
      </w:r>
      <w:r w:rsidR="00A81BA4">
        <w:rPr>
          <w:lang w:val="en-US"/>
        </w:rPr>
        <w:t>on</w:t>
      </w:r>
      <w:r w:rsidR="00FB5A8D">
        <w:rPr>
          <w:lang w:val="en-US"/>
        </w:rPr>
        <w:t>e</w:t>
      </w:r>
      <w:r w:rsidR="00A81BA4">
        <w:rPr>
          <w:lang w:val="en-US"/>
        </w:rPr>
        <w:t xml:space="preserve"> ton of </w:t>
      </w:r>
      <w:r w:rsidR="00D87064">
        <w:rPr>
          <w:lang w:val="en-US"/>
        </w:rPr>
        <w:t>lithium</w:t>
      </w:r>
      <w:r w:rsidR="00A81BA4">
        <w:rPr>
          <w:lang w:val="en-US"/>
        </w:rPr>
        <w:t>, manly used for the batteries of electronic devices,</w:t>
      </w:r>
      <w:r w:rsidR="00D87064">
        <w:rPr>
          <w:lang w:val="en-US"/>
        </w:rPr>
        <w:t xml:space="preserve"> takes </w:t>
      </w:r>
      <w:r w:rsidR="00A81BA4">
        <w:rPr>
          <w:lang w:val="en-US"/>
        </w:rPr>
        <w:t>about 20 million liters of water while the production process, thereby harming humans, flora and fauna</w:t>
      </w:r>
      <w:r w:rsidR="00FB5A8D">
        <w:rPr>
          <w:lang w:val="en-US"/>
        </w:rPr>
        <w:t xml:space="preserve"> </w:t>
      </w:r>
      <w:r w:rsidR="00FB5A8D">
        <w:rPr>
          <w:lang w:val="en-US"/>
        </w:rPr>
        <w:fldChar w:fldCharType="begin"/>
      </w:r>
      <w:r w:rsidR="00FB5A8D">
        <w:rPr>
          <w:lang w:val="en-US"/>
        </w:rPr>
        <w:instrText xml:space="preserve"> ADDIN ZOTERO_ITEM CSL_CITATION {"citationID":"BumdC8s3","properties":{"formattedCitation":"(Langkau and Hilbig, 2019, p. 15)","plainCitation":"(Langkau and Hilbig, 2019, p. 15)","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5"}],"schema":"https://github.com/citation-style-language/schema/raw/master/csl-citation.json"} </w:instrText>
      </w:r>
      <w:r w:rsidR="00FB5A8D">
        <w:rPr>
          <w:lang w:val="en-US"/>
        </w:rPr>
        <w:fldChar w:fldCharType="separate"/>
      </w:r>
      <w:r w:rsidR="00FB5A8D" w:rsidRPr="00FB5A8D">
        <w:rPr>
          <w:lang w:val="en-US"/>
        </w:rPr>
        <w:t>(Langkau and Hilbig, 2019, p. 15)</w:t>
      </w:r>
      <w:r w:rsidR="00FB5A8D">
        <w:rPr>
          <w:lang w:val="en-US"/>
        </w:rPr>
        <w:fldChar w:fldCharType="end"/>
      </w:r>
      <w:r w:rsidR="00FB5A8D">
        <w:rPr>
          <w:lang w:val="en-US"/>
        </w:rPr>
        <w:t xml:space="preserve">. </w:t>
      </w:r>
      <w:r w:rsidR="00A81BA4">
        <w:rPr>
          <w:rStyle w:val="Funotenzeichen"/>
          <w:lang w:val="en-US"/>
        </w:rPr>
        <w:footnoteReference w:id="2"/>
      </w:r>
      <w:r w:rsidR="00FB5A8D">
        <w:rPr>
          <w:lang w:val="en-US"/>
        </w:rPr>
        <w:t xml:space="preserve"> In addition, the mix of many environment-damaging commodities in ICT-devices</w:t>
      </w:r>
      <w:r w:rsidR="005B7492">
        <w:rPr>
          <w:lang w:val="en-US"/>
        </w:rPr>
        <w:t xml:space="preserve"> </w:t>
      </w:r>
      <w:r w:rsidR="00FB5A8D">
        <w:rPr>
          <w:lang w:val="en-US"/>
        </w:rPr>
        <w:t xml:space="preserve">complicate the recycling process of the devices and the partly highly toxic used raw materials </w:t>
      </w:r>
      <w:r w:rsidR="005B7492">
        <w:rPr>
          <w:lang w:val="en-US"/>
        </w:rPr>
        <w:fldChar w:fldCharType="begin"/>
      </w:r>
      <w:r w:rsidR="005B7492">
        <w:rPr>
          <w:lang w:val="en-US"/>
        </w:rPr>
        <w:instrText xml:space="preserve"> ADDIN ZOTERO_ITEM CSL_CITATION {"citationID":"ht0gWbo6","properties":{"formattedCitation":"(Bax and Handke, 2019, p. 34)","plainCitation":"(Bax and Handke, 2019, p. 34)","noteIndex":0},"citationItems":[{"id":38,"uris":["http://zotero.org/users/local/G9n9DylH/items/XPS9CNLD"],"uri":["http://zotero.org/users/local/G9n9DylH/items/XPS9CNLD"],"itemData":{"id":38,"type":"chapter","abstract":"SH2","container-title":"Was Bits und Bäume verbindet - Digitalisierung nachhaltig gestalten","edition":"München","page":"34-36","publisher":"Oekom Verlag","title":"Stoffkreisläufe schließen - Recycling im Zeitalter der Digitalisierung","author":[{"family":"Bax","given":"Verena"},{"family":"Handke","given":"Volker"}],"editor":[{"literal":"Höfner, Anja"},{"literal":"Frick, Vivian"}],"issued":{"date-parts":[["2019"]]}},"locator":"34"}],"schema":"https://github.com/citation-style-language/schema/raw/master/csl-citation.json"} </w:instrText>
      </w:r>
      <w:r w:rsidR="005B7492">
        <w:rPr>
          <w:lang w:val="en-US"/>
        </w:rPr>
        <w:fldChar w:fldCharType="separate"/>
      </w:r>
      <w:r w:rsidR="005B7492" w:rsidRPr="005B7492">
        <w:rPr>
          <w:lang w:val="en-US"/>
        </w:rPr>
        <w:t>(Bax and Handke, 2019, p. 34)</w:t>
      </w:r>
      <w:r w:rsidR="005B7492">
        <w:rPr>
          <w:lang w:val="en-US"/>
        </w:rPr>
        <w:fldChar w:fldCharType="end"/>
      </w:r>
      <w:r w:rsidR="005B7492">
        <w:rPr>
          <w:lang w:val="en-US"/>
        </w:rPr>
        <w:t>. Not to forget, the following process of production and trade of electronic devices, but also the installment of infrastructure required by ICT like broadband and server farms, is responsible for CO</w:t>
      </w:r>
      <w:r w:rsidR="005B7492">
        <w:rPr>
          <w:vertAlign w:val="subscript"/>
          <w:lang w:val="en-US"/>
        </w:rPr>
        <w:t>2</w:t>
      </w:r>
      <w:r w:rsidR="005B7492">
        <w:rPr>
          <w:lang w:val="en-US"/>
        </w:rPr>
        <w:t xml:space="preserve">-emmisions and more so for energy consumption. The latter is the second issue responsible for environmental consequences of digital infrastructure. Already today, </w:t>
      </w:r>
      <w:r w:rsidR="008214B8">
        <w:rPr>
          <w:lang w:val="en-US"/>
        </w:rPr>
        <w:t>33 million tons CO</w:t>
      </w:r>
      <w:r w:rsidR="008214B8">
        <w:rPr>
          <w:vertAlign w:val="subscript"/>
          <w:lang w:val="en-US"/>
        </w:rPr>
        <w:t>2</w:t>
      </w:r>
      <w:r w:rsidR="008214B8">
        <w:rPr>
          <w:lang w:val="en-US"/>
        </w:rPr>
        <w:t>-emmisions just in Germany and, on global sight, ten percent of the energy consumption are caused to provide for the o</w:t>
      </w:r>
      <w:r w:rsidR="008214B8" w:rsidRPr="005B7492">
        <w:rPr>
          <w:lang w:val="en-US"/>
        </w:rPr>
        <w:t>peration of the Internet and Internet-enabled devices</w:t>
      </w:r>
      <w:r w:rsidR="008214B8">
        <w:rPr>
          <w:lang w:val="en-US"/>
        </w:rPr>
        <w:t xml:space="preserve"> </w:t>
      </w:r>
      <w:r w:rsidR="008214B8">
        <w:rPr>
          <w:lang w:val="en-US"/>
        </w:rPr>
        <w:fldChar w:fldCharType="begin"/>
      </w:r>
      <w:r w:rsidR="008214B8">
        <w:rPr>
          <w:lang w:val="en-US"/>
        </w:rPr>
        <w:instrText xml:space="preserve"> ADDIN ZOTERO_ITEM CSL_CITATION {"citationID":"f6on4WOS","properties":{"formattedCitation":"(Langkau and Hilbig, 2019, p. 14)","plainCitation":"(Langkau and Hilbig, 2019, p. 14)","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4"}],"schema":"https://github.com/citation-style-language/schema/raw/master/csl-citation.json"} </w:instrText>
      </w:r>
      <w:r w:rsidR="008214B8">
        <w:rPr>
          <w:lang w:val="en-US"/>
        </w:rPr>
        <w:fldChar w:fldCharType="separate"/>
      </w:r>
      <w:r w:rsidR="008214B8" w:rsidRPr="008214B8">
        <w:rPr>
          <w:lang w:val="en-US"/>
        </w:rPr>
        <w:t>(Langkau and Hilbig, 2019, p. 14)</w:t>
      </w:r>
      <w:r w:rsidR="008214B8">
        <w:rPr>
          <w:lang w:val="en-US"/>
        </w:rPr>
        <w:fldChar w:fldCharType="end"/>
      </w:r>
      <w:r w:rsidR="008214B8">
        <w:rPr>
          <w:lang w:val="en-US"/>
        </w:rPr>
        <w:t xml:space="preserve">. Both the consumption of energy and resources in form of raw materials are not expected to decline or even stay on a steady level, which is caused by </w:t>
      </w:r>
      <w:r w:rsidR="00FF1F26">
        <w:rPr>
          <w:lang w:val="en-US"/>
        </w:rPr>
        <w:t xml:space="preserve">an increasing quantity of transmitted data and </w:t>
      </w:r>
      <w:r w:rsidR="008214B8">
        <w:rPr>
          <w:lang w:val="en-US"/>
        </w:rPr>
        <w:t>an already mentioned phenomenon: the Internet of Things (IoT)</w:t>
      </w:r>
      <w:r w:rsidR="00FF1F26">
        <w:rPr>
          <w:lang w:val="en-US"/>
        </w:rPr>
        <w:t xml:space="preserve"> or</w:t>
      </w:r>
      <w:r w:rsidR="008214B8">
        <w:rPr>
          <w:lang w:val="en-US"/>
        </w:rPr>
        <w:t xml:space="preserve"> respectiv</w:t>
      </w:r>
      <w:r w:rsidR="00FF1F26">
        <w:rPr>
          <w:lang w:val="en-US"/>
        </w:rPr>
        <w:t xml:space="preserve">ely the Internet of Everything (IoE) </w:t>
      </w:r>
      <w:r w:rsidR="00FF1F26">
        <w:rPr>
          <w:lang w:val="en-US"/>
        </w:rPr>
        <w:fldChar w:fldCharType="begin"/>
      </w:r>
      <w:r w:rsidR="007A0283">
        <w:rPr>
          <w:lang w:val="en-US"/>
        </w:rPr>
        <w:instrText xml:space="preserve"> ADDIN ZOTERO_ITEM CSL_CITATION {"citationID":"APeWosdF","properties":{"formattedCitation":"(Langkau and Hilbig, 2019, p. 14)","plainCitation":"(Langkau and Hilbig, 2019, p. 14)","noteIndex":0},"citationItems":[{"id":36,"uris":["http://zotero.org/users/local/G9n9DylH/items/VB8T7QXM"],"uri":["http://zotero.org/users/local/G9n9DylH/items/VB8T7QXM"],"itemData":{"id":36,"type":"chapter","abstract":"- Anfang: Digitalisierung kann Mittel zur Bekämpfung Klimawandel sein\n- aber: Energieverbrauch durch Betrieb des Internet steigt (Stichwort der exponentiellen Datenvermehrung; vllt Querverweis Nate Silver) \n- Internet der Dinge\n- auch Rohstoffverbrauch für Hardware spielt eine Rolle (aber wegen internationalen Lieferketten nur schwer auf Forschungsfrage anzugleichen)\n- Vergleich DVD und Streaming --&gt; Rohstoffe gegen Energieverbrauch \n=&gt; wenig Data vorhanden nur qualitative/technische Erörterung, wie schlecht/gut das ganze ist wird nicht abschließend bewertet\nAbschließend: Digitalisierung kann aber muss nicht Lösungsmittel für Probleme der modernen Welt sein","container-title":"Was Bits und Bäume verbindet - Digitalisierung nachhaltig gestalten","edition":"München","page":"14-17","publisher":"Oekom Verlag","title":"Auf Kosten des globalen Südens - Sozial-ökologische Auswirkungen der digitalen Transformation","author":[{"family":"Langkau","given":"Sabine"},{"family":"Hilbig","given":"Sven"}],"editor":[{"literal":"Höfner, Anja"},{"literal":"Frick, Vivian"}],"issued":{"date-parts":[["2019"]]}},"locator":"14"}],"schema":"https://github.com/citation-style-language/schema/raw/master/csl-citation.json"} </w:instrText>
      </w:r>
      <w:r w:rsidR="00FF1F26">
        <w:rPr>
          <w:lang w:val="en-US"/>
        </w:rPr>
        <w:fldChar w:fldCharType="separate"/>
      </w:r>
      <w:r w:rsidR="00FF1F26" w:rsidRPr="008214B8">
        <w:rPr>
          <w:lang w:val="en-US"/>
        </w:rPr>
        <w:t>(Langkau and Hilbig, 2019, p. 14)</w:t>
      </w:r>
      <w:r w:rsidR="00FF1F26">
        <w:rPr>
          <w:lang w:val="en-US"/>
        </w:rPr>
        <w:fldChar w:fldCharType="end"/>
      </w:r>
      <w:r w:rsidR="00FF1F26">
        <w:rPr>
          <w:lang w:val="en-US"/>
        </w:rPr>
        <w:t xml:space="preserve">. A complete attachment of nearly everything, beginning with common house-hold devices up to whole industry production processes, with Internet and ICT obviously increases both energy and raw material consumption. Nevertheless, </w:t>
      </w:r>
      <w:r w:rsidR="00AF0EDA">
        <w:rPr>
          <w:lang w:val="en-US"/>
        </w:rPr>
        <w:t>similar to the arguments in the previous economic approach, also</w:t>
      </w:r>
      <w:r w:rsidR="00705E79">
        <w:rPr>
          <w:lang w:val="en-US"/>
        </w:rPr>
        <w:t xml:space="preserve"> in the discussion about the environmental consequences of the digital infrastructure through raw material and energy consumption there are voices arguing that also conventional technologies of the ICT sectors, like analog television or videotapes produced said environmental consequences</w:t>
      </w:r>
      <w:r w:rsidR="00D5554B">
        <w:rPr>
          <w:lang w:val="en-US"/>
        </w:rPr>
        <w:t xml:space="preserve"> </w:t>
      </w:r>
      <w:r w:rsidR="007A0283">
        <w:rPr>
          <w:lang w:val="en-US"/>
        </w:rPr>
        <w:fldChar w:fldCharType="begin"/>
      </w:r>
      <w:r w:rsidR="007A0283">
        <w:rPr>
          <w:lang w:val="en-US"/>
        </w:rPr>
        <w:instrText xml:space="preserve"> ADDIN ZOTERO_ITEM CSL_CITATION {"citationID":"7eU4C70M","properties":{"formattedCitation":"(Gr\\uc0\\u246{}hn, 2018)","plainCitation":"(Gröhn, 2018)","noteIndex":0},"citationItems":[{"id":20,"uris":["http://zotero.org/users/local/G9n9DylH/items/DCJQ5GSL"],"uri":["http://zotero.org/users/local/G9n9DylH/items/DCJQ5GSL"],"itemData":{"id":20,"type":"article-journal","abstract":"- Bewertung von \"Smarte grüne Welt\" \n- \"Diesen Teil der Gleichung rechnen die Autoren im Buch aber leider nicht konsequent durch, sodass sich keine konkrete Handlungsempfehlung für den Verbraucher ergibt. Die Botschaft: Es ist eben kompliziert.\"\n\n--&gt; kann bei thema big link vermekt werden, dass noch viel durchgerechnet werden muss, Zitat oben","container-title":"Spiegel Online","title":"Film streamen statt DVD kaufen - ist das gut für die Umwelt?","URL":"https://www.spiegel.de/netzwelt/web/smarte-gruene-welt-von-tilman-santarius-und-steffen-lange-rezension-a-1195436.html","author":[{"family":"Gröhn","given":"Anna"}],"issued":{"date-parts":[["2018",3,5]]}}}],"schema":"https://github.com/citation-style-language/schema/raw/master/csl-citation.json"} </w:instrText>
      </w:r>
      <w:r w:rsidR="007A0283">
        <w:rPr>
          <w:lang w:val="en-US"/>
        </w:rPr>
        <w:fldChar w:fldCharType="separate"/>
      </w:r>
      <w:r w:rsidR="007A0283" w:rsidRPr="007A0283">
        <w:rPr>
          <w:lang w:val="en-US"/>
        </w:rPr>
        <w:t>(Gröhn, 2018)</w:t>
      </w:r>
      <w:r w:rsidR="007A0283">
        <w:rPr>
          <w:lang w:val="en-US"/>
        </w:rPr>
        <w:fldChar w:fldCharType="end"/>
      </w:r>
      <w:r w:rsidR="007A0283">
        <w:rPr>
          <w:lang w:val="en-US"/>
        </w:rPr>
        <w:t xml:space="preserve">. </w:t>
      </w:r>
      <w:r w:rsidR="00705E79">
        <w:rPr>
          <w:lang w:val="en-US"/>
        </w:rPr>
        <w:t>And again this discussion is the point, where this examination steps in and tries to answer the question, if it is possible to show by data-based analysis whether states with higher developed digital infrastructure show environmental performance on a lower level</w:t>
      </w:r>
      <w:r w:rsidR="00D5554B">
        <w:rPr>
          <w:lang w:val="en-US"/>
        </w:rPr>
        <w:t xml:space="preserve"> or if this part of environmental connected issue does not have an impact on the environmental performance of countries. The analysis is conducted by the following sub-hypotheses (SH3 &amp; SH4): </w:t>
      </w:r>
    </w:p>
    <w:p w14:paraId="529606D8" w14:textId="77777777" w:rsidR="00D5554B" w:rsidRDefault="00D5554B" w:rsidP="00D5554B">
      <w:pPr>
        <w:pStyle w:val="Hypothesen"/>
      </w:pPr>
      <w:r>
        <w:lastRenderedPageBreak/>
        <w:t>SH3: The higher the level of digitalization of a state is, the higher is the states’ overall energy consumption.</w:t>
      </w:r>
    </w:p>
    <w:p w14:paraId="609180C1" w14:textId="77777777" w:rsidR="00606A89" w:rsidRPr="00606A89" w:rsidRDefault="00D5554B" w:rsidP="00C45F5C">
      <w:pPr>
        <w:pStyle w:val="Hypothesen"/>
      </w:pPr>
      <w:r>
        <w:t xml:space="preserve">SH4: The higher the energy consumption of a state, the lower is the states’ environmental performance. </w:t>
      </w:r>
    </w:p>
    <w:p w14:paraId="490568B8" w14:textId="77777777" w:rsidR="00291C93" w:rsidRPr="007A0283" w:rsidRDefault="00A32CB3" w:rsidP="00291C93">
      <w:pPr>
        <w:pStyle w:val="berschrift1"/>
        <w:rPr>
          <w:lang w:val="en-US"/>
        </w:rPr>
      </w:pPr>
      <w:bookmarkStart w:id="8" w:name="_Toc47129814"/>
      <w:r w:rsidRPr="007A0283">
        <w:rPr>
          <w:lang w:val="en-US"/>
        </w:rPr>
        <w:t>Empirical Desi</w:t>
      </w:r>
      <w:r w:rsidR="00C45F5C" w:rsidRPr="007A0283">
        <w:rPr>
          <w:lang w:val="en-US"/>
        </w:rPr>
        <w:t>gn</w:t>
      </w:r>
      <w:bookmarkEnd w:id="8"/>
    </w:p>
    <w:p w14:paraId="6F8F374D" w14:textId="77777777" w:rsidR="00FC4DCB" w:rsidRDefault="006C0B2D" w:rsidP="00E2751D">
      <w:pPr>
        <w:pStyle w:val="Flietext"/>
        <w:rPr>
          <w:lang w:val="en-US"/>
        </w:rPr>
      </w:pPr>
      <w:r w:rsidRPr="006C0B2D">
        <w:rPr>
          <w:lang w:val="en-US"/>
        </w:rPr>
        <w:t>Th</w:t>
      </w:r>
      <w:r>
        <w:rPr>
          <w:lang w:val="en-US"/>
        </w:rPr>
        <w:t xml:space="preserve">e research design of the examination is formed as a </w:t>
      </w:r>
      <w:r w:rsidR="00073870">
        <w:rPr>
          <w:lang w:val="en-US"/>
        </w:rPr>
        <w:t xml:space="preserve">quantitative data-based analysis. The hypotheses are tested with a large quantity of cases. 121 countries are analyzed over a research period from 2007 to 2019. The frame of the research period is mostly </w:t>
      </w:r>
      <w:r w:rsidR="000C7631">
        <w:rPr>
          <w:lang w:val="en-US"/>
        </w:rPr>
        <w:t xml:space="preserve">given through the data availability of the independent variable (IV). </w:t>
      </w:r>
      <w:r w:rsidR="00F35971">
        <w:rPr>
          <w:lang w:val="en-US"/>
        </w:rPr>
        <w:t xml:space="preserve">The IV </w:t>
      </w:r>
      <w:r w:rsidR="00450CB2">
        <w:rPr>
          <w:lang w:val="en-US"/>
        </w:rPr>
        <w:t>of H1, SH1 and SH3</w:t>
      </w:r>
      <w:r w:rsidR="00E2751D">
        <w:rPr>
          <w:lang w:val="en-US"/>
        </w:rPr>
        <w:t>,</w:t>
      </w:r>
      <w:r w:rsidR="00450CB2">
        <w:rPr>
          <w:lang w:val="en-US"/>
        </w:rPr>
        <w:t xml:space="preserve"> </w:t>
      </w:r>
      <w:r w:rsidR="00677839">
        <w:rPr>
          <w:i/>
          <w:lang w:val="en-US"/>
        </w:rPr>
        <w:t>Digital Infrastructure</w:t>
      </w:r>
      <w:r w:rsidR="0042144D">
        <w:rPr>
          <w:i/>
          <w:lang w:val="en-US"/>
        </w:rPr>
        <w:t xml:space="preserve"> (DI)</w:t>
      </w:r>
      <w:r w:rsidR="00677839">
        <w:rPr>
          <w:i/>
          <w:lang w:val="en-US"/>
        </w:rPr>
        <w:t xml:space="preserve"> </w:t>
      </w:r>
      <w:r w:rsidR="00F35971">
        <w:rPr>
          <w:lang w:val="en-US"/>
        </w:rPr>
        <w:t>is measured through the Network Readiness Index</w:t>
      </w:r>
      <w:r w:rsidR="00450CB2">
        <w:rPr>
          <w:lang w:val="en-US"/>
        </w:rPr>
        <w:t xml:space="preserve"> (NRI)</w:t>
      </w:r>
      <w:r w:rsidR="00F35971">
        <w:rPr>
          <w:lang w:val="en-US"/>
        </w:rPr>
        <w:t xml:space="preserve">, obtained by the World Economic Forum. </w:t>
      </w:r>
      <w:r w:rsidR="00450CB2">
        <w:rPr>
          <w:lang w:val="en-US"/>
        </w:rPr>
        <w:t xml:space="preserve">The NRI includes nearly all facets and items of digital infrastructure </w:t>
      </w:r>
      <w:r w:rsidR="00B60C16">
        <w:rPr>
          <w:lang w:val="en-US"/>
        </w:rPr>
        <w:t xml:space="preserve">from mobile internet access to the percentage of households with a personal computer per state. The IV of SH2, which is also the </w:t>
      </w:r>
      <w:r w:rsidR="00E2751D">
        <w:rPr>
          <w:lang w:val="en-US"/>
        </w:rPr>
        <w:t>dependent variable (</w:t>
      </w:r>
      <w:r w:rsidR="00B60C16">
        <w:rPr>
          <w:lang w:val="en-US"/>
        </w:rPr>
        <w:t>DV</w:t>
      </w:r>
      <w:r w:rsidR="00E2751D">
        <w:rPr>
          <w:lang w:val="en-US"/>
        </w:rPr>
        <w:t>)</w:t>
      </w:r>
      <w:r w:rsidR="00B60C16">
        <w:rPr>
          <w:lang w:val="en-US"/>
        </w:rPr>
        <w:t xml:space="preserve"> of SH1, </w:t>
      </w:r>
      <w:r w:rsidR="00B60C16">
        <w:rPr>
          <w:i/>
          <w:lang w:val="en-US"/>
        </w:rPr>
        <w:t>P</w:t>
      </w:r>
      <w:r w:rsidR="00B60C16" w:rsidRPr="00B60C16">
        <w:rPr>
          <w:i/>
          <w:lang w:val="en-US"/>
        </w:rPr>
        <w:t xml:space="preserve">arcel </w:t>
      </w:r>
      <w:r w:rsidR="00B60C16">
        <w:rPr>
          <w:i/>
          <w:lang w:val="en-US"/>
        </w:rPr>
        <w:t>S</w:t>
      </w:r>
      <w:r w:rsidR="00B60C16" w:rsidRPr="00B60C16">
        <w:rPr>
          <w:i/>
          <w:lang w:val="en-US"/>
        </w:rPr>
        <w:t>hipping</w:t>
      </w:r>
      <w:r w:rsidR="0042144D">
        <w:rPr>
          <w:i/>
          <w:lang w:val="en-US"/>
        </w:rPr>
        <w:t xml:space="preserve"> (PS) </w:t>
      </w:r>
      <w:r w:rsidR="00B60C16">
        <w:rPr>
          <w:lang w:val="en-US"/>
        </w:rPr>
        <w:t>is measured in the states’ rate of parcels shipped per capita</w:t>
      </w:r>
      <w:r w:rsidR="00E2751D">
        <w:rPr>
          <w:lang w:val="en-US"/>
        </w:rPr>
        <w:t xml:space="preserve">, obtained by the </w:t>
      </w:r>
      <w:r w:rsidR="00E2751D" w:rsidRPr="00E2751D">
        <w:rPr>
          <w:lang w:val="en-US"/>
        </w:rPr>
        <w:t>World Integrated Trade Solution (WITS)</w:t>
      </w:r>
      <w:r w:rsidR="00E2751D">
        <w:rPr>
          <w:lang w:val="en-US"/>
        </w:rPr>
        <w:t xml:space="preserve"> </w:t>
      </w:r>
      <w:r w:rsidR="00E2751D" w:rsidRPr="00E2751D">
        <w:rPr>
          <w:lang w:val="en-US"/>
        </w:rPr>
        <w:t>software</w:t>
      </w:r>
      <w:r w:rsidR="00E2751D">
        <w:rPr>
          <w:lang w:val="en-US"/>
        </w:rPr>
        <w:t xml:space="preserve">. The IV of SH4, which is also the DV of SH3, </w:t>
      </w:r>
      <w:r w:rsidR="00E2751D">
        <w:rPr>
          <w:i/>
          <w:lang w:val="en-US"/>
        </w:rPr>
        <w:t xml:space="preserve">Energy </w:t>
      </w:r>
      <w:r w:rsidR="00FC4DCB">
        <w:rPr>
          <w:i/>
          <w:lang w:val="en-US"/>
        </w:rPr>
        <w:t>C</w:t>
      </w:r>
      <w:r w:rsidR="00E2751D">
        <w:rPr>
          <w:i/>
          <w:lang w:val="en-US"/>
        </w:rPr>
        <w:t>onsumption</w:t>
      </w:r>
      <w:r w:rsidR="0042144D">
        <w:rPr>
          <w:i/>
          <w:lang w:val="en-US"/>
        </w:rPr>
        <w:t xml:space="preserve"> (EC)</w:t>
      </w:r>
      <w:r w:rsidR="00E2751D">
        <w:rPr>
          <w:i/>
          <w:lang w:val="en-US"/>
        </w:rPr>
        <w:t xml:space="preserve"> </w:t>
      </w:r>
      <w:r w:rsidR="00E2751D">
        <w:rPr>
          <w:lang w:val="en-US"/>
        </w:rPr>
        <w:t xml:space="preserve">is measured via the </w:t>
      </w:r>
      <w:r w:rsidR="00FC4DCB">
        <w:rPr>
          <w:lang w:val="en-US"/>
        </w:rPr>
        <w:t xml:space="preserve">total energy consumption per state, obtained by UN-Data, the statistical service department of the United Nations. The dependent variable of H1, SH1 and SH3, </w:t>
      </w:r>
      <w:r w:rsidR="00FC4DCB">
        <w:rPr>
          <w:i/>
          <w:lang w:val="en-US"/>
        </w:rPr>
        <w:t>Environmental Performance</w:t>
      </w:r>
      <w:r w:rsidR="0042144D">
        <w:rPr>
          <w:i/>
          <w:lang w:val="en-US"/>
        </w:rPr>
        <w:t xml:space="preserve"> (EP)</w:t>
      </w:r>
      <w:r w:rsidR="00FC4DCB">
        <w:rPr>
          <w:i/>
          <w:lang w:val="en-US"/>
        </w:rPr>
        <w:t xml:space="preserve"> </w:t>
      </w:r>
      <w:r w:rsidR="00FC4DCB">
        <w:rPr>
          <w:lang w:val="en-US"/>
        </w:rPr>
        <w:t>is measured by the Environmental Performance Index</w:t>
      </w:r>
      <w:r w:rsidR="00821A8C">
        <w:rPr>
          <w:lang w:val="en-US"/>
        </w:rPr>
        <w:t xml:space="preserve"> (EPI)</w:t>
      </w:r>
      <w:r w:rsidR="00FC4DCB">
        <w:rPr>
          <w:lang w:val="en-US"/>
        </w:rPr>
        <w:t xml:space="preserve">, obtained by a study department of the University of Yale. </w:t>
      </w:r>
      <w:r w:rsidR="00821A8C">
        <w:rPr>
          <w:lang w:val="en-US"/>
        </w:rPr>
        <w:t xml:space="preserve">The EPI contains performance characteristics like water consumption, air pollution or biodiversity. All characteristics are weighted and are the used to calculate the EPI per country.  </w:t>
      </w:r>
    </w:p>
    <w:p w14:paraId="64498AB8" w14:textId="77777777" w:rsidR="00FC4DCB" w:rsidRDefault="007614C5" w:rsidP="00E2751D">
      <w:pPr>
        <w:pStyle w:val="Flietext"/>
        <w:rPr>
          <w:lang w:val="en-US"/>
        </w:rPr>
      </w:pPr>
      <w:r>
        <w:rPr>
          <w:lang w:val="en-US"/>
        </w:rPr>
        <w:t xml:space="preserve">Regarding the hypotheses, as already described, each of both sub-theoretical approaches are analyzed by two hypotheses that run alongside the </w:t>
      </w:r>
      <w:r w:rsidR="0042144D">
        <w:rPr>
          <w:lang w:val="en-US"/>
        </w:rPr>
        <w:t xml:space="preserve">examined </w:t>
      </w:r>
      <w:r>
        <w:rPr>
          <w:lang w:val="en-US"/>
        </w:rPr>
        <w:t xml:space="preserve">connection between </w:t>
      </w:r>
      <w:r w:rsidR="0042144D">
        <w:rPr>
          <w:lang w:val="en-US"/>
        </w:rPr>
        <w:t>DI and EP. This type of design structure</w:t>
      </w:r>
      <w:r w:rsidR="00870B34">
        <w:rPr>
          <w:lang w:val="en-US"/>
        </w:rPr>
        <w:t xml:space="preserve"> is </w:t>
      </w:r>
      <w:proofErr w:type="gramStart"/>
      <w:r w:rsidR="00870B34">
        <w:rPr>
          <w:lang w:val="en-US"/>
        </w:rPr>
        <w:t xml:space="preserve">serving </w:t>
      </w:r>
      <w:r w:rsidR="0042144D">
        <w:rPr>
          <w:lang w:val="en-US"/>
        </w:rPr>
        <w:t>to show</w:t>
      </w:r>
      <w:proofErr w:type="gramEnd"/>
      <w:r w:rsidR="0042144D">
        <w:rPr>
          <w:lang w:val="en-US"/>
        </w:rPr>
        <w:t xml:space="preserve"> closely where exactly </w:t>
      </w:r>
      <w:r w:rsidR="00870B34">
        <w:rPr>
          <w:lang w:val="en-US"/>
        </w:rPr>
        <w:t xml:space="preserve">and if </w:t>
      </w:r>
      <w:r w:rsidR="0042144D">
        <w:rPr>
          <w:lang w:val="en-US"/>
        </w:rPr>
        <w:t>in the big link between the IV and DV of the main hypothesis can be made vis</w:t>
      </w:r>
      <w:r w:rsidR="00870B34">
        <w:rPr>
          <w:lang w:val="en-US"/>
        </w:rPr>
        <w:t>i</w:t>
      </w:r>
      <w:r w:rsidR="0042144D">
        <w:rPr>
          <w:lang w:val="en-US"/>
        </w:rPr>
        <w:t xml:space="preserve">ble </w:t>
      </w:r>
      <w:r w:rsidR="00870B34">
        <w:rPr>
          <w:lang w:val="en-US"/>
        </w:rPr>
        <w:t>–</w:t>
      </w:r>
      <w:r w:rsidR="0042144D">
        <w:rPr>
          <w:lang w:val="en-US"/>
        </w:rPr>
        <w:t xml:space="preserve"> </w:t>
      </w:r>
      <w:r w:rsidR="00870B34">
        <w:rPr>
          <w:lang w:val="en-US"/>
        </w:rPr>
        <w:t xml:space="preserve">or not. Therefore, in H1 a negative effect on the DV is expected. But first and foremost, H1 </w:t>
      </w:r>
      <w:proofErr w:type="gramStart"/>
      <w:r w:rsidR="00870B34">
        <w:rPr>
          <w:lang w:val="en-US"/>
        </w:rPr>
        <w:t>serves to show</w:t>
      </w:r>
      <w:proofErr w:type="gramEnd"/>
      <w:r w:rsidR="00870B34">
        <w:rPr>
          <w:lang w:val="en-US"/>
        </w:rPr>
        <w:t xml:space="preserve"> that when countries differ in DI then they also can be expected to differ in EP. In SH1, the IV DI is expected to have a positive impact on </w:t>
      </w:r>
      <w:r w:rsidR="0013690D">
        <w:rPr>
          <w:lang w:val="en-US"/>
        </w:rPr>
        <w:t xml:space="preserve">the DV PS, or rephrased that a higher developed DI leads to more PS. Whereas  in SH2, the DV EP is expected to be affected negatively by the IV PS because of the theoretically discussed environmental </w:t>
      </w:r>
      <w:r w:rsidR="0013690D">
        <w:rPr>
          <w:lang w:val="en-US"/>
        </w:rPr>
        <w:lastRenderedPageBreak/>
        <w:t xml:space="preserve">disadvantages of parcel shipping. </w:t>
      </w:r>
      <w:r w:rsidR="00390D61">
        <w:rPr>
          <w:lang w:val="en-US"/>
        </w:rPr>
        <w:t xml:space="preserve">In SH3 a positive impact of the IV DI is expected, whereas in SH4 it is expected, that EC has a negative impact on EP. </w:t>
      </w:r>
    </w:p>
    <w:p w14:paraId="745B9785" w14:textId="77777777" w:rsidR="007A0283" w:rsidRDefault="007A0283" w:rsidP="00E2751D">
      <w:pPr>
        <w:pStyle w:val="Flietext"/>
        <w:rPr>
          <w:lang w:val="en-US"/>
        </w:rPr>
      </w:pPr>
    </w:p>
    <w:p w14:paraId="78D0D1FC" w14:textId="77777777" w:rsidR="007A0283" w:rsidRDefault="007A0283" w:rsidP="00E2751D">
      <w:pPr>
        <w:pStyle w:val="Flietext"/>
        <w:rPr>
          <w:lang w:val="en-US"/>
        </w:rPr>
      </w:pPr>
    </w:p>
    <w:p w14:paraId="7E14965F" w14:textId="77777777" w:rsidR="007A0283" w:rsidRDefault="007A0283" w:rsidP="00E2751D">
      <w:pPr>
        <w:pStyle w:val="Flietext"/>
        <w:rPr>
          <w:lang w:val="en-US"/>
        </w:rPr>
      </w:pPr>
    </w:p>
    <w:p w14:paraId="76D9B504" w14:textId="77777777" w:rsidR="007A0283" w:rsidRDefault="007A0283" w:rsidP="00E2751D">
      <w:pPr>
        <w:pStyle w:val="Flietext"/>
        <w:rPr>
          <w:lang w:val="en-US"/>
        </w:rPr>
      </w:pPr>
    </w:p>
    <w:p w14:paraId="19025A0F" w14:textId="77777777" w:rsidR="007A0283" w:rsidRDefault="007A0283" w:rsidP="00E2751D">
      <w:pPr>
        <w:pStyle w:val="Flietext"/>
        <w:rPr>
          <w:lang w:val="en-US"/>
        </w:rPr>
      </w:pPr>
    </w:p>
    <w:p w14:paraId="0A45B1D1" w14:textId="77777777" w:rsidR="007A0283" w:rsidRDefault="007A0283" w:rsidP="00E2751D">
      <w:pPr>
        <w:pStyle w:val="Flietext"/>
        <w:rPr>
          <w:lang w:val="en-US"/>
        </w:rPr>
      </w:pPr>
    </w:p>
    <w:p w14:paraId="2EC35387" w14:textId="77777777" w:rsidR="007A0283" w:rsidRDefault="007A0283" w:rsidP="00E2751D">
      <w:pPr>
        <w:pStyle w:val="Flietext"/>
        <w:rPr>
          <w:lang w:val="en-US"/>
        </w:rPr>
      </w:pPr>
    </w:p>
    <w:p w14:paraId="16682927" w14:textId="77777777" w:rsidR="007A0283" w:rsidRDefault="007A0283" w:rsidP="00E2751D">
      <w:pPr>
        <w:pStyle w:val="Flietext"/>
        <w:rPr>
          <w:lang w:val="en-US"/>
        </w:rPr>
      </w:pPr>
    </w:p>
    <w:p w14:paraId="34FF7F1B" w14:textId="77777777" w:rsidR="007A0283" w:rsidRDefault="007A0283" w:rsidP="00E2751D">
      <w:pPr>
        <w:pStyle w:val="Flietext"/>
        <w:rPr>
          <w:lang w:val="en-US"/>
        </w:rPr>
      </w:pPr>
    </w:p>
    <w:p w14:paraId="48BC02A7" w14:textId="77777777" w:rsidR="007A0283" w:rsidRDefault="007A0283" w:rsidP="00E2751D">
      <w:pPr>
        <w:pStyle w:val="Flietext"/>
        <w:rPr>
          <w:lang w:val="en-US"/>
        </w:rPr>
      </w:pPr>
    </w:p>
    <w:p w14:paraId="6FBEA452" w14:textId="77777777" w:rsidR="007A0283" w:rsidRDefault="007A0283" w:rsidP="00E2751D">
      <w:pPr>
        <w:pStyle w:val="Flietext"/>
        <w:rPr>
          <w:lang w:val="en-US"/>
        </w:rPr>
      </w:pPr>
    </w:p>
    <w:p w14:paraId="7FB2CDF4" w14:textId="77777777" w:rsidR="007A0283" w:rsidRDefault="007A0283" w:rsidP="00E2751D">
      <w:pPr>
        <w:pStyle w:val="Flietext"/>
        <w:rPr>
          <w:lang w:val="en-US"/>
        </w:rPr>
      </w:pPr>
    </w:p>
    <w:p w14:paraId="099406B3" w14:textId="77777777" w:rsidR="007A0283" w:rsidRDefault="007A0283" w:rsidP="00E2751D">
      <w:pPr>
        <w:pStyle w:val="Flietext"/>
        <w:rPr>
          <w:lang w:val="en-US"/>
        </w:rPr>
      </w:pPr>
    </w:p>
    <w:p w14:paraId="0ED1BAA7" w14:textId="77777777" w:rsidR="007A0283" w:rsidRDefault="007A0283" w:rsidP="00E2751D">
      <w:pPr>
        <w:pStyle w:val="Flietext"/>
        <w:rPr>
          <w:lang w:val="en-US"/>
        </w:rPr>
      </w:pPr>
    </w:p>
    <w:p w14:paraId="1EF23FEF" w14:textId="77777777" w:rsidR="007A0283" w:rsidRDefault="007A0283" w:rsidP="00E2751D">
      <w:pPr>
        <w:pStyle w:val="Flietext"/>
        <w:rPr>
          <w:lang w:val="en-US"/>
        </w:rPr>
      </w:pPr>
    </w:p>
    <w:p w14:paraId="4E8B6E31" w14:textId="77777777" w:rsidR="007A0283" w:rsidRDefault="007A0283" w:rsidP="00E2751D">
      <w:pPr>
        <w:pStyle w:val="Flietext"/>
        <w:rPr>
          <w:lang w:val="en-US"/>
        </w:rPr>
      </w:pPr>
    </w:p>
    <w:p w14:paraId="560F3ABF" w14:textId="77777777" w:rsidR="007A0283" w:rsidRDefault="007A0283" w:rsidP="00E2751D">
      <w:pPr>
        <w:pStyle w:val="Flietext"/>
        <w:rPr>
          <w:lang w:val="en-US"/>
        </w:rPr>
      </w:pPr>
    </w:p>
    <w:p w14:paraId="214D8F46" w14:textId="77777777" w:rsidR="007A0283" w:rsidRDefault="007A0283" w:rsidP="00E2751D">
      <w:pPr>
        <w:pStyle w:val="Flietext"/>
        <w:rPr>
          <w:lang w:val="en-US"/>
        </w:rPr>
      </w:pPr>
    </w:p>
    <w:p w14:paraId="377E3AC2" w14:textId="77777777" w:rsidR="007A0283" w:rsidRDefault="007A0283" w:rsidP="00E2751D">
      <w:pPr>
        <w:pStyle w:val="Flietext"/>
        <w:rPr>
          <w:lang w:val="en-US"/>
        </w:rPr>
      </w:pPr>
    </w:p>
    <w:p w14:paraId="00A10583" w14:textId="77777777" w:rsidR="007A0283" w:rsidRDefault="007A0283" w:rsidP="00E2751D">
      <w:pPr>
        <w:pStyle w:val="Flietext"/>
        <w:rPr>
          <w:lang w:val="en-US"/>
        </w:rPr>
      </w:pPr>
    </w:p>
    <w:p w14:paraId="3C5D2EAF" w14:textId="77777777" w:rsidR="007A0283" w:rsidRDefault="007A0283" w:rsidP="00E2751D">
      <w:pPr>
        <w:pStyle w:val="Flietext"/>
        <w:rPr>
          <w:lang w:val="en-US"/>
        </w:rPr>
      </w:pPr>
    </w:p>
    <w:p w14:paraId="5DD4BCFA" w14:textId="77777777" w:rsidR="007A0283" w:rsidRDefault="007A0283" w:rsidP="00E2751D">
      <w:pPr>
        <w:pStyle w:val="Flietext"/>
        <w:rPr>
          <w:lang w:val="en-US"/>
        </w:rPr>
      </w:pPr>
    </w:p>
    <w:p w14:paraId="45629A1D" w14:textId="77777777" w:rsidR="007A0283" w:rsidRDefault="007A0283" w:rsidP="00E2751D">
      <w:pPr>
        <w:pStyle w:val="Flietext"/>
        <w:rPr>
          <w:lang w:val="en-US"/>
        </w:rPr>
      </w:pPr>
    </w:p>
    <w:p w14:paraId="72BF1576" w14:textId="77777777" w:rsidR="007A0283" w:rsidRDefault="007A0283" w:rsidP="00E2751D">
      <w:pPr>
        <w:pStyle w:val="Flietext"/>
        <w:rPr>
          <w:lang w:val="en-US"/>
        </w:rPr>
      </w:pPr>
    </w:p>
    <w:p w14:paraId="27A74249" w14:textId="77777777" w:rsidR="007A0283" w:rsidRDefault="007A0283" w:rsidP="00E2751D">
      <w:pPr>
        <w:pStyle w:val="Flietext"/>
        <w:rPr>
          <w:lang w:val="en-US"/>
        </w:rPr>
      </w:pPr>
    </w:p>
    <w:p w14:paraId="56A6AC15" w14:textId="77777777" w:rsidR="00A32CB3" w:rsidRPr="00AD1BB3" w:rsidRDefault="00A32CB3" w:rsidP="009F26D6">
      <w:pPr>
        <w:pStyle w:val="berschrift1"/>
        <w:rPr>
          <w:lang w:val="en-US"/>
        </w:rPr>
      </w:pPr>
      <w:bookmarkStart w:id="9" w:name="_Toc47129815"/>
      <w:r w:rsidRPr="00AD1BB3">
        <w:rPr>
          <w:lang w:val="en-US"/>
        </w:rPr>
        <w:lastRenderedPageBreak/>
        <w:t>References</w:t>
      </w:r>
      <w:bookmarkEnd w:id="9"/>
    </w:p>
    <w:p w14:paraId="532478FF" w14:textId="77777777" w:rsidR="007A0283" w:rsidRPr="007A0283" w:rsidRDefault="009158FE" w:rsidP="007A0283">
      <w:pPr>
        <w:pStyle w:val="Literaturverzeichnis"/>
        <w:rPr>
          <w:rFonts w:ascii="Times New Roman" w:hAnsi="Times New Roman" w:cs="Times New Roman"/>
          <w:sz w:val="24"/>
        </w:rPr>
      </w:pPr>
      <w:r w:rsidRPr="007968FC">
        <w:rPr>
          <w:highlight w:val="yellow"/>
          <w:lang w:val="en-US"/>
        </w:rPr>
        <w:fldChar w:fldCharType="begin"/>
      </w:r>
      <w:r w:rsidR="007A0283">
        <w:rPr>
          <w:highlight w:val="yellow"/>
        </w:rPr>
        <w:instrText xml:space="preserve"> ADDIN ZOTERO_BIBL {"uncited":[],"omitted":[],"custom":[]} CSL_BIBLIOGRAPHY </w:instrText>
      </w:r>
      <w:r w:rsidRPr="007968FC">
        <w:rPr>
          <w:highlight w:val="yellow"/>
          <w:lang w:val="en-US"/>
        </w:rPr>
        <w:fldChar w:fldCharType="separate"/>
      </w:r>
      <w:r w:rsidR="007A0283" w:rsidRPr="007A0283">
        <w:rPr>
          <w:rFonts w:ascii="Times New Roman" w:hAnsi="Times New Roman" w:cs="Times New Roman"/>
          <w:sz w:val="24"/>
        </w:rPr>
        <w:t>Bauer, W., Schlund, S., Marrenbach, D., Ganscher, O., 2014. Industrie 4.0 – Volkswirtschaftliches Potenzial für Deutschland. Berlin/Stuttgart.</w:t>
      </w:r>
    </w:p>
    <w:p w14:paraId="3942A089"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Bax, V., Handke, V., 2019. Stoffkreisläufe schließen - Recycling im Zeitalter der Digitalisierung, in: Höfner, Anja, Frick, Vivian (Eds.), Was Bits Und Bäume Verbindet - Digitalisierung Nachhaltig Gestalten. Oekom Verlag, pp. 34–36.</w:t>
      </w:r>
    </w:p>
    <w:p w14:paraId="4C156FB3"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Coleman, J.S., 1991. Grundlagen der Sozialtheorie. Oldenbourg Verlag, München.</w:t>
      </w:r>
    </w:p>
    <w:p w14:paraId="6D6B0E40" w14:textId="77777777" w:rsidR="007A0283" w:rsidRPr="007A0283"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rPr>
        <w:t xml:space="preserve">Deckert, R., 2020. Digitalisierung und nachhaltige Entwicklung - Vernetzt Denken, Fühlen und Handeln für unsere Zukunft. </w:t>
      </w:r>
      <w:r w:rsidRPr="007A0283">
        <w:rPr>
          <w:rFonts w:ascii="Times New Roman" w:hAnsi="Times New Roman" w:cs="Times New Roman"/>
          <w:sz w:val="24"/>
          <w:lang w:val="en-US"/>
        </w:rPr>
        <w:t>Springer Verlag.</w:t>
      </w:r>
    </w:p>
    <w:p w14:paraId="3F0EA07D" w14:textId="77777777" w:rsidR="007A0283" w:rsidRPr="007A0283"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lang w:val="en-US"/>
        </w:rPr>
        <w:t>Esty, D.C., Porter, M.E., 2005. National Environmental Performance: An Empirical Analysis of Policy Results and Determinants (No. 430). Yale Law School Faculty Scholarship, Cambridge.</w:t>
      </w:r>
    </w:p>
    <w:p w14:paraId="2F2FC356"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lang w:val="en-US"/>
        </w:rPr>
        <w:t xml:space="preserve">Gossen, M., Kampffmeyer, N., 2019. </w:t>
      </w:r>
      <w:r w:rsidRPr="007A0283">
        <w:rPr>
          <w:rFonts w:ascii="Times New Roman" w:hAnsi="Times New Roman" w:cs="Times New Roman"/>
          <w:sz w:val="24"/>
        </w:rPr>
        <w:t>Nachhaltiger Onlinehandel - Wie grüne Nischenanbieter gestärkt und Mainstreamportale begrünt werden können, in: Höfner, Anja, Frick, Vivian (Eds.), Was Bits Und Bäume Verbindet - Digitalisierung Nachhaltig Gestalten. Oekom Verlag, pp. 107–110.</w:t>
      </w:r>
    </w:p>
    <w:p w14:paraId="5665919C"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Gröhn, A., 2018. Film streamen statt DVD kaufen - ist das gut für die Umwelt? Spieg. Online.</w:t>
      </w:r>
    </w:p>
    <w:p w14:paraId="118FDF92"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Langkau, S., Hilbig, S., 2019. Auf Kosten des globalen Südens - Sozial-ökologische Auswirkungen der digitalen Transformation, in: Höfner, Anja, Frick, Vivian (Eds.), Was Bits Und Bäume Verbindet - Digitalisierung Nachhaltig Gestalten. Oekom Verlag, pp. 14–17.</w:t>
      </w:r>
    </w:p>
    <w:p w14:paraId="5780ABF8"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rPr>
        <w:t>Silver, N., 2013. Die Berechnung der Zukunft. Wilhelm Heyne Verlag, München.</w:t>
      </w:r>
    </w:p>
    <w:p w14:paraId="7E523151" w14:textId="77777777" w:rsidR="007A0283" w:rsidRPr="007A0283" w:rsidRDefault="007A0283" w:rsidP="007A0283">
      <w:pPr>
        <w:pStyle w:val="Literaturverzeichnis"/>
        <w:rPr>
          <w:rFonts w:ascii="Times New Roman" w:hAnsi="Times New Roman" w:cs="Times New Roman"/>
          <w:sz w:val="24"/>
        </w:rPr>
      </w:pPr>
      <w:r w:rsidRPr="007A0283">
        <w:rPr>
          <w:rFonts w:ascii="Times New Roman" w:hAnsi="Times New Roman" w:cs="Times New Roman"/>
          <w:sz w:val="24"/>
          <w:lang w:val="en-US"/>
        </w:rPr>
        <w:t xml:space="preserve">Soumitra, D., Silja, B., Lanvin, B., 2016. The Global Information Technology Report 2016 - Innovating in the Digital Economy. </w:t>
      </w:r>
      <w:r w:rsidRPr="007A0283">
        <w:rPr>
          <w:rFonts w:ascii="Times New Roman" w:hAnsi="Times New Roman" w:cs="Times New Roman"/>
          <w:sz w:val="24"/>
        </w:rPr>
        <w:t>World Economic Forum, Genf.</w:t>
      </w:r>
    </w:p>
    <w:p w14:paraId="323AE3AB" w14:textId="77777777" w:rsidR="007A0283" w:rsidRPr="001E3239" w:rsidRDefault="007A0283" w:rsidP="007A0283">
      <w:pPr>
        <w:pStyle w:val="Literaturverzeichnis"/>
        <w:rPr>
          <w:rFonts w:ascii="Times New Roman" w:hAnsi="Times New Roman" w:cs="Times New Roman"/>
          <w:sz w:val="24"/>
          <w:lang w:val="en-US"/>
        </w:rPr>
      </w:pPr>
      <w:r w:rsidRPr="007A0283">
        <w:rPr>
          <w:rFonts w:ascii="Times New Roman" w:hAnsi="Times New Roman" w:cs="Times New Roman"/>
          <w:sz w:val="24"/>
        </w:rPr>
        <w:t xml:space="preserve">Stobbe, L., Proske, M., Zedel, H., Hintemann, R., Clausen, J., Beucker, S., 2015. Entwicklung des IKT-bedingten Strombedarfs in Deutschland (No. 29/14). </w:t>
      </w:r>
      <w:r w:rsidRPr="001E3239">
        <w:rPr>
          <w:rFonts w:ascii="Times New Roman" w:hAnsi="Times New Roman" w:cs="Times New Roman"/>
          <w:sz w:val="24"/>
          <w:lang w:val="en-US"/>
        </w:rPr>
        <w:t>Bundesministerium für Wirtschaft und Energie, Berlin.</w:t>
      </w:r>
    </w:p>
    <w:p w14:paraId="183CD8B0" w14:textId="77777777" w:rsidR="009158FE" w:rsidRPr="007968FC" w:rsidRDefault="009158FE" w:rsidP="009158FE">
      <w:pPr>
        <w:pStyle w:val="Flietext"/>
        <w:rPr>
          <w:highlight w:val="yellow"/>
          <w:lang w:val="en-US"/>
        </w:rPr>
      </w:pPr>
      <w:r w:rsidRPr="007968FC">
        <w:rPr>
          <w:highlight w:val="yellow"/>
          <w:lang w:val="en-US"/>
        </w:rPr>
        <w:fldChar w:fldCharType="end"/>
      </w:r>
    </w:p>
    <w:p w14:paraId="715188F0" w14:textId="77777777" w:rsidR="00A32CB3" w:rsidRPr="007968FC" w:rsidRDefault="00A32CB3" w:rsidP="00A32CB3">
      <w:pPr>
        <w:rPr>
          <w:lang w:val="en-US"/>
        </w:rPr>
      </w:pPr>
    </w:p>
    <w:p w14:paraId="5FFF5772" w14:textId="77777777" w:rsidR="002158CE" w:rsidRDefault="002158CE" w:rsidP="002158CE">
      <w:pPr>
        <w:pStyle w:val="berschrift1"/>
        <w:numPr>
          <w:ilvl w:val="0"/>
          <w:numId w:val="0"/>
        </w:numPr>
        <w:ind w:left="432" w:hanging="432"/>
        <w:rPr>
          <w:lang w:val="en-US"/>
        </w:rPr>
      </w:pPr>
    </w:p>
    <w:p w14:paraId="61CA9EC8" w14:textId="77777777" w:rsidR="007A0283" w:rsidRDefault="007A0283" w:rsidP="007A0283">
      <w:pPr>
        <w:rPr>
          <w:lang w:val="en-US"/>
        </w:rPr>
      </w:pPr>
    </w:p>
    <w:p w14:paraId="353A4DDA" w14:textId="77777777" w:rsidR="007A0283" w:rsidRPr="007A0283" w:rsidRDefault="007A0283" w:rsidP="007A0283">
      <w:pPr>
        <w:rPr>
          <w:lang w:val="en-US"/>
        </w:rPr>
      </w:pPr>
    </w:p>
    <w:p w14:paraId="18C96CF4" w14:textId="77777777" w:rsidR="00A36EBA" w:rsidRPr="007968FC" w:rsidRDefault="00A36EBA" w:rsidP="009839DD">
      <w:pPr>
        <w:jc w:val="both"/>
        <w:rPr>
          <w:lang w:val="en-US"/>
        </w:rPr>
      </w:pPr>
    </w:p>
    <w:p w14:paraId="02658E6F" w14:textId="77777777" w:rsidR="009839DD" w:rsidRPr="007968FC" w:rsidRDefault="009839DD" w:rsidP="009839DD">
      <w:pPr>
        <w:pStyle w:val="berschrift1"/>
        <w:numPr>
          <w:ilvl w:val="0"/>
          <w:numId w:val="0"/>
        </w:numPr>
        <w:ind w:left="432" w:hanging="432"/>
        <w:rPr>
          <w:lang w:val="en-US"/>
        </w:rPr>
      </w:pPr>
      <w:bookmarkStart w:id="10" w:name="_Toc47129816"/>
      <w:r w:rsidRPr="007968FC">
        <w:rPr>
          <w:lang w:val="en-US"/>
        </w:rPr>
        <w:lastRenderedPageBreak/>
        <w:t>Confirmation</w:t>
      </w:r>
      <w:bookmarkEnd w:id="10"/>
    </w:p>
    <w:p w14:paraId="0D15D7DF" w14:textId="77777777" w:rsidR="009839DD" w:rsidRPr="007968FC" w:rsidRDefault="009839DD" w:rsidP="009839DD">
      <w:pPr>
        <w:jc w:val="both"/>
        <w:rPr>
          <w:lang w:val="en-US"/>
        </w:rPr>
      </w:pPr>
    </w:p>
    <w:p w14:paraId="1A074B8D" w14:textId="77777777" w:rsidR="009839DD" w:rsidRPr="007968FC" w:rsidRDefault="009839DD" w:rsidP="009839DD">
      <w:pPr>
        <w:pStyle w:val="Flietext"/>
        <w:rPr>
          <w:lang w:val="en-US"/>
        </w:rPr>
      </w:pPr>
      <w:r w:rsidRPr="007968FC">
        <w:rPr>
          <w:lang w:val="en-US"/>
        </w:rPr>
        <w:t xml:space="preserve">I hereby confirm that this paper is entirely my own work and that I have not used any additional assistance or resources other than indicated. All quotations, paraphrases, information and ideas that have been taken from other sources (including the Internet as well as other electronic sources) and other persons’ work have been cited appropriately and provided with the corresponding bibliographical references. The same is true of all drawings, sketches, pictures and other illustrations that appear in the text. </w:t>
      </w:r>
    </w:p>
    <w:p w14:paraId="24EA19E9" w14:textId="77777777" w:rsidR="009839DD" w:rsidRPr="007968FC" w:rsidRDefault="009839DD" w:rsidP="009839DD">
      <w:pPr>
        <w:pStyle w:val="Flietext"/>
        <w:rPr>
          <w:lang w:val="en-US"/>
        </w:rPr>
      </w:pPr>
      <w:r w:rsidRPr="007968FC">
        <w:rPr>
          <w:lang w:val="en-US"/>
        </w:rPr>
        <w:t xml:space="preserve">I am aware that the neglect to indicate the used sources is considered as fraud and plagiarism in which case sanctions are imposed that can lead to </w:t>
      </w:r>
      <w:r w:rsidRPr="007968FC">
        <w:rPr>
          <w:sz w:val="23"/>
          <w:szCs w:val="23"/>
          <w:lang w:val="en-US"/>
        </w:rPr>
        <w:t xml:space="preserve">the suspension or permanent expulsion of students in serious cases. </w:t>
      </w:r>
      <w:r w:rsidRPr="007968FC">
        <w:rPr>
          <w:lang w:val="en-US"/>
        </w:rPr>
        <w:t xml:space="preserve"> </w:t>
      </w:r>
    </w:p>
    <w:p w14:paraId="43F0C4FE" w14:textId="77777777" w:rsidR="009839DD" w:rsidRPr="007968FC" w:rsidRDefault="009839DD" w:rsidP="009839DD">
      <w:pPr>
        <w:pStyle w:val="Flietext"/>
        <w:rPr>
          <w:lang w:val="en-US"/>
        </w:rPr>
      </w:pPr>
    </w:p>
    <w:p w14:paraId="06C20F18" w14:textId="3DB8AE46" w:rsidR="009839DD" w:rsidRPr="007968FC" w:rsidRDefault="009839DD" w:rsidP="009839DD">
      <w:pPr>
        <w:pStyle w:val="Flietext"/>
        <w:rPr>
          <w:lang w:val="en-US"/>
        </w:rPr>
      </w:pPr>
      <w:r w:rsidRPr="007968FC">
        <w:rPr>
          <w:lang w:val="en-US"/>
        </w:rPr>
        <w:t xml:space="preserve">Regensburg, </w:t>
      </w:r>
      <w:r w:rsidRPr="007968FC">
        <w:rPr>
          <w:lang w:val="en-US"/>
        </w:rPr>
        <w:fldChar w:fldCharType="begin"/>
      </w:r>
      <w:r w:rsidRPr="007968FC">
        <w:rPr>
          <w:lang w:val="en-US"/>
        </w:rPr>
        <w:instrText xml:space="preserve"> DATE \@ "M/d/yyyy" </w:instrText>
      </w:r>
      <w:r w:rsidRPr="007968FC">
        <w:rPr>
          <w:lang w:val="en-US"/>
        </w:rPr>
        <w:fldChar w:fldCharType="separate"/>
      </w:r>
      <w:r w:rsidR="00C4737B">
        <w:rPr>
          <w:noProof/>
          <w:lang w:val="en-US"/>
        </w:rPr>
        <w:t>8/26/2020</w:t>
      </w:r>
      <w:r w:rsidRPr="007968FC">
        <w:rPr>
          <w:lang w:val="en-US"/>
        </w:rPr>
        <w:fldChar w:fldCharType="end"/>
      </w:r>
      <w:r w:rsidRPr="007968FC">
        <w:rPr>
          <w:lang w:val="en-US"/>
        </w:rPr>
        <w:tab/>
        <w:t xml:space="preserve">Berg Jakob                      </w:t>
      </w:r>
    </w:p>
    <w:p w14:paraId="5DC9BA2C" w14:textId="77777777" w:rsidR="009839DD" w:rsidRPr="007968FC" w:rsidRDefault="009839DD" w:rsidP="009839DD">
      <w:pPr>
        <w:pStyle w:val="Flietext"/>
        <w:rPr>
          <w:lang w:val="en-US"/>
        </w:rPr>
      </w:pPr>
      <w:r w:rsidRPr="007968FC">
        <w:rPr>
          <w:lang w:val="en-US"/>
        </w:rPr>
        <w:t>Place/ Date</w:t>
      </w:r>
      <w:r w:rsidRPr="007968FC">
        <w:rPr>
          <w:lang w:val="en-US"/>
        </w:rPr>
        <w:tab/>
      </w:r>
      <w:r w:rsidRPr="007968FC">
        <w:rPr>
          <w:lang w:val="en-US"/>
        </w:rPr>
        <w:tab/>
      </w:r>
      <w:r w:rsidRPr="007968FC">
        <w:rPr>
          <w:lang w:val="en-US"/>
        </w:rPr>
        <w:tab/>
        <w:t>Name</w:t>
      </w:r>
      <w:r w:rsidRPr="007968FC">
        <w:rPr>
          <w:lang w:val="en-US"/>
        </w:rPr>
        <w:tab/>
      </w:r>
      <w:r w:rsidRPr="007968FC">
        <w:rPr>
          <w:lang w:val="en-US"/>
        </w:rPr>
        <w:tab/>
        <w:t xml:space="preserve">      </w:t>
      </w:r>
      <w:r w:rsidRPr="007968FC">
        <w:rPr>
          <w:lang w:val="en-US"/>
        </w:rPr>
        <w:tab/>
      </w:r>
      <w:r w:rsidRPr="007968FC">
        <w:rPr>
          <w:lang w:val="en-US"/>
        </w:rPr>
        <w:tab/>
        <w:t>Signature</w:t>
      </w:r>
    </w:p>
    <w:p w14:paraId="1EF81B81" w14:textId="77777777" w:rsidR="00672C78" w:rsidRPr="007968FC" w:rsidRDefault="00672C78" w:rsidP="009839DD">
      <w:pPr>
        <w:pStyle w:val="Flietext"/>
        <w:rPr>
          <w:lang w:val="en-US"/>
        </w:rPr>
      </w:pPr>
    </w:p>
    <w:sectPr w:rsidR="00672C78" w:rsidRPr="007968FC" w:rsidSect="007D3BAF">
      <w:headerReference w:type="default" r:id="rId12"/>
      <w:footerReference w:type="default" r:id="rId13"/>
      <w:type w:val="continuous"/>
      <w:pgSz w:w="11906" w:h="16838"/>
      <w:pgMar w:top="1134" w:right="2268"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BF95E9" w14:textId="77777777" w:rsidR="006D2D98" w:rsidRDefault="006D2D98" w:rsidP="00AF0A14">
      <w:pPr>
        <w:spacing w:after="0" w:line="240" w:lineRule="auto"/>
      </w:pPr>
      <w:r>
        <w:separator/>
      </w:r>
    </w:p>
  </w:endnote>
  <w:endnote w:type="continuationSeparator" w:id="0">
    <w:p w14:paraId="06B1D4C4" w14:textId="77777777" w:rsidR="006D2D98" w:rsidRDefault="006D2D98" w:rsidP="00AF0A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8AB37" w14:textId="77777777" w:rsidR="00E2751D" w:rsidRPr="007606C9" w:rsidRDefault="00E2751D" w:rsidP="000F7121">
    <w:pPr>
      <w:pStyle w:val="Flietext"/>
      <w:spacing w:line="240" w:lineRule="auto"/>
      <w:rPr>
        <w:lang w:val="en-US"/>
      </w:rPr>
    </w:pPr>
    <w:r>
      <w:rPr>
        <w:lang w:val="en-US"/>
      </w:rPr>
      <w:t xml:space="preserve">Hauptseminar: </w:t>
    </w:r>
    <w:r w:rsidRPr="007606C9">
      <w:rPr>
        <w:lang w:val="en-US"/>
      </w:rPr>
      <w:t>Globalization and Democracy</w:t>
    </w:r>
    <w:r w:rsidRPr="007606C9">
      <w:rPr>
        <w:lang w:val="en-US"/>
      </w:rPr>
      <w:tab/>
    </w:r>
    <w:r w:rsidRPr="007606C9">
      <w:rPr>
        <w:lang w:val="en-US"/>
      </w:rPr>
      <w:tab/>
      <w:t>Jakob Berg</w:t>
    </w:r>
  </w:p>
  <w:p w14:paraId="5F0D5251" w14:textId="77777777" w:rsidR="00E2751D" w:rsidRPr="008C16AF" w:rsidRDefault="00E2751D" w:rsidP="000F7121">
    <w:pPr>
      <w:pStyle w:val="Flietext"/>
      <w:spacing w:line="240" w:lineRule="auto"/>
    </w:pPr>
    <w:r>
      <w:t>D-33325</w:t>
    </w:r>
    <w:r>
      <w:tab/>
    </w:r>
    <w:r>
      <w:tab/>
    </w:r>
    <w:r>
      <w:tab/>
    </w:r>
    <w:r w:rsidRPr="008C16AF">
      <w:tab/>
    </w:r>
    <w:r w:rsidRPr="008C16AF">
      <w:tab/>
    </w:r>
    <w:r w:rsidRPr="008C16AF">
      <w:tab/>
    </w:r>
    <w:r w:rsidRPr="008C16AF">
      <w:tab/>
      <w:t>Student-ID: 2041821</w:t>
    </w:r>
  </w:p>
  <w:p w14:paraId="1D1BD8A7" w14:textId="77777777" w:rsidR="00E2751D" w:rsidRPr="008C16AF" w:rsidRDefault="00E2751D" w:rsidP="000F7121">
    <w:pPr>
      <w:pStyle w:val="Flietext"/>
      <w:spacing w:line="240" w:lineRule="auto"/>
    </w:pPr>
    <w:r w:rsidRPr="008C16AF">
      <w:tab/>
    </w:r>
    <w:r w:rsidRPr="008C16AF">
      <w:tab/>
    </w:r>
    <w:r w:rsidRPr="008C16AF">
      <w:tab/>
    </w:r>
    <w:r w:rsidRPr="008C16AF">
      <w:tab/>
    </w:r>
    <w:r w:rsidRPr="008C16AF">
      <w:tab/>
    </w:r>
    <w:r w:rsidRPr="008C16AF">
      <w:tab/>
    </w:r>
    <w:r w:rsidRPr="008C16AF">
      <w:tab/>
    </w:r>
    <w:r w:rsidRPr="008C16AF">
      <w:tab/>
      <w:t>Wöhrdstraße 17, 93059 Regensburg</w:t>
    </w:r>
  </w:p>
  <w:p w14:paraId="50532F5F" w14:textId="5DB61919" w:rsidR="00E2751D" w:rsidRPr="008C16AF" w:rsidRDefault="00E2751D" w:rsidP="000F7121">
    <w:pPr>
      <w:pStyle w:val="Flietext"/>
      <w:spacing w:line="240" w:lineRule="auto"/>
    </w:pPr>
    <w:r>
      <w:rPr>
        <w:lang w:val="en-US"/>
      </w:rPr>
      <w:fldChar w:fldCharType="begin"/>
    </w:r>
    <w:r>
      <w:rPr>
        <w:lang w:val="en-US"/>
      </w:rPr>
      <w:instrText xml:space="preserve"> DATE \@ "M/d/yyyy" </w:instrText>
    </w:r>
    <w:r>
      <w:rPr>
        <w:lang w:val="en-US"/>
      </w:rPr>
      <w:fldChar w:fldCharType="separate"/>
    </w:r>
    <w:r w:rsidR="00C4737B">
      <w:rPr>
        <w:noProof/>
        <w:lang w:val="en-US"/>
      </w:rPr>
      <w:t>8/26/2020</w:t>
    </w:r>
    <w:r>
      <w:rPr>
        <w:lang w:val="en-US"/>
      </w:rPr>
      <w:fldChar w:fldCharType="end"/>
    </w:r>
    <w:r w:rsidRPr="008C16AF">
      <w:tab/>
    </w:r>
    <w:r w:rsidRPr="008C16AF">
      <w:tab/>
    </w:r>
    <w:r w:rsidRPr="008C16AF">
      <w:tab/>
    </w:r>
    <w:r w:rsidRPr="008C16AF">
      <w:tab/>
    </w:r>
    <w:r w:rsidRPr="008C16AF">
      <w:tab/>
    </w:r>
    <w:r w:rsidRPr="008C16AF">
      <w:tab/>
    </w:r>
    <w:r w:rsidRPr="008C16AF">
      <w:tab/>
      <w:t>jakob.berg@stud.uni-regensburg.d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92E1DE" w14:textId="77777777" w:rsidR="00E2751D" w:rsidRDefault="00E2751D" w:rsidP="000F7121">
    <w:pPr>
      <w:pStyle w:val="Flietext"/>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32852923"/>
      <w:docPartObj>
        <w:docPartGallery w:val="Page Numbers (Bottom of Page)"/>
        <w:docPartUnique/>
      </w:docPartObj>
    </w:sdtPr>
    <w:sdtContent>
      <w:p w14:paraId="2B57E9E4" w14:textId="77777777" w:rsidR="00E2751D" w:rsidRDefault="00E2751D">
        <w:pPr>
          <w:pStyle w:val="Fuzeile"/>
          <w:jc w:val="right"/>
        </w:pPr>
        <w:r>
          <w:fldChar w:fldCharType="begin"/>
        </w:r>
        <w:r>
          <w:instrText>PAGE   \* MERGEFORMAT</w:instrText>
        </w:r>
        <w:r>
          <w:fldChar w:fldCharType="separate"/>
        </w:r>
        <w:r>
          <w:t>2</w:t>
        </w:r>
        <w:r>
          <w:fldChar w:fldCharType="end"/>
        </w:r>
      </w:p>
    </w:sdtContent>
  </w:sdt>
  <w:p w14:paraId="66B4A399" w14:textId="77777777" w:rsidR="00E2751D" w:rsidRDefault="00E2751D" w:rsidP="000F7121">
    <w:pPr>
      <w:pStyle w:val="Flietext"/>
      <w:spacing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A05801" w14:textId="77777777" w:rsidR="006D2D98" w:rsidRDefault="006D2D98" w:rsidP="00AF0A14">
      <w:pPr>
        <w:spacing w:after="0" w:line="240" w:lineRule="auto"/>
      </w:pPr>
      <w:r>
        <w:separator/>
      </w:r>
    </w:p>
  </w:footnote>
  <w:footnote w:type="continuationSeparator" w:id="0">
    <w:p w14:paraId="12484AEC" w14:textId="77777777" w:rsidR="006D2D98" w:rsidRDefault="006D2D98" w:rsidP="00AF0A14">
      <w:pPr>
        <w:spacing w:after="0" w:line="240" w:lineRule="auto"/>
      </w:pPr>
      <w:r>
        <w:continuationSeparator/>
      </w:r>
    </w:p>
  </w:footnote>
  <w:footnote w:id="1">
    <w:p w14:paraId="741570E4" w14:textId="77777777" w:rsidR="00E2751D" w:rsidRPr="00253DBE" w:rsidRDefault="00E2751D">
      <w:pPr>
        <w:pStyle w:val="Funotentext"/>
        <w:rPr>
          <w:lang w:val="en-US"/>
        </w:rPr>
      </w:pPr>
      <w:r>
        <w:rPr>
          <w:rStyle w:val="Funotenzeichen"/>
        </w:rPr>
        <w:footnoteRef/>
      </w:r>
      <w:r w:rsidRPr="00253DBE">
        <w:rPr>
          <w:lang w:val="en-US"/>
        </w:rPr>
        <w:t xml:space="preserve"> Hereby is not, different than before, the connection between the t</w:t>
      </w:r>
      <w:r>
        <w:rPr>
          <w:lang w:val="en-US"/>
        </w:rPr>
        <w:t>w</w:t>
      </w:r>
      <w:r w:rsidRPr="00253DBE">
        <w:rPr>
          <w:lang w:val="en-US"/>
        </w:rPr>
        <w:t>o issues me</w:t>
      </w:r>
      <w:r>
        <w:rPr>
          <w:lang w:val="en-US"/>
        </w:rPr>
        <w:t xml:space="preserve">ant, but the academic discourse focusing on each of both areas. </w:t>
      </w:r>
    </w:p>
  </w:footnote>
  <w:footnote w:id="2">
    <w:p w14:paraId="7598BD6E" w14:textId="77777777" w:rsidR="00E2751D" w:rsidRPr="00A81BA4" w:rsidRDefault="00E2751D" w:rsidP="00A81BA4">
      <w:pPr>
        <w:pStyle w:val="Flietext"/>
        <w:rPr>
          <w:lang w:val="en-US"/>
        </w:rPr>
      </w:pPr>
      <w:r>
        <w:rPr>
          <w:rStyle w:val="Funotenzeichen"/>
        </w:rPr>
        <w:footnoteRef/>
      </w:r>
      <w:r w:rsidRPr="00A81BA4">
        <w:rPr>
          <w:lang w:val="en-US"/>
        </w:rPr>
        <w:t xml:space="preserve"> </w:t>
      </w:r>
      <w:r w:rsidRPr="00A81BA4">
        <w:rPr>
          <w:rFonts w:ascii="Calibri" w:eastAsia="Calibri" w:hAnsi="Calibri"/>
          <w:sz w:val="20"/>
          <w:szCs w:val="20"/>
          <w:lang w:val="en-US"/>
        </w:rPr>
        <w:t>It is difficult to assign the environmental consequences to the states which consume lithium or other raw materials,</w:t>
      </w:r>
      <w:r>
        <w:rPr>
          <w:rFonts w:ascii="Calibri" w:eastAsia="Calibri" w:hAnsi="Calibri"/>
          <w:sz w:val="20"/>
          <w:szCs w:val="20"/>
          <w:lang w:val="en-US"/>
        </w:rPr>
        <w:t xml:space="preserve"> due to the international production process. This problem will be discussed in the research design section </w:t>
      </w:r>
      <w:proofErr w:type="gramStart"/>
      <w:r>
        <w:rPr>
          <w:rFonts w:ascii="Calibri" w:eastAsia="Calibri" w:hAnsi="Calibri"/>
          <w:sz w:val="20"/>
          <w:szCs w:val="20"/>
          <w:lang w:val="en-US"/>
        </w:rPr>
        <w:t>later on</w:t>
      </w:r>
      <w:proofErr w:type="gramEnd"/>
      <w:r>
        <w:rPr>
          <w:rFonts w:ascii="Calibri" w:eastAsia="Calibri" w:hAnsi="Calibri"/>
          <w:sz w:val="20"/>
          <w:szCs w:val="20"/>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45148" w14:textId="77777777" w:rsidR="00E2751D" w:rsidRPr="00A32CB3" w:rsidRDefault="00E2751D" w:rsidP="000F7121">
    <w:pPr>
      <w:pStyle w:val="Kopfzeile"/>
      <w:rPr>
        <w:rFonts w:ascii="Times New Roman" w:hAnsi="Times New Roman" w:cs="Times New Roman"/>
        <w:sz w:val="24"/>
        <w:szCs w:val="24"/>
        <w:lang w:val="en-US"/>
      </w:rPr>
    </w:pPr>
    <w:r>
      <w:rPr>
        <w:noProof/>
      </w:rPr>
      <w:drawing>
        <wp:anchor distT="0" distB="0" distL="114300" distR="114300" simplePos="0" relativeHeight="251658240" behindDoc="1" locked="0" layoutInCell="1" allowOverlap="1" wp14:anchorId="4D0DC384" wp14:editId="24127B6B">
          <wp:simplePos x="0" y="0"/>
          <wp:positionH relativeFrom="column">
            <wp:posOffset>4903470</wp:posOffset>
          </wp:positionH>
          <wp:positionV relativeFrom="paragraph">
            <wp:posOffset>14605</wp:posOffset>
          </wp:positionV>
          <wp:extent cx="1760220" cy="802640"/>
          <wp:effectExtent l="0" t="0" r="0" b="0"/>
          <wp:wrapNone/>
          <wp:docPr id="7" name="Grafik 7"/>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
                    <a:extLst>
                      <a:ext uri="{28A0092B-C50C-407E-A947-70E740481C1C}">
                        <a14:useLocalDpi xmlns:a14="http://schemas.microsoft.com/office/drawing/2010/main" val="0"/>
                      </a:ext>
                    </a:extLst>
                  </a:blip>
                  <a:stretch>
                    <a:fillRect/>
                  </a:stretch>
                </pic:blipFill>
                <pic:spPr>
                  <a:xfrm>
                    <a:off x="0" y="0"/>
                    <a:ext cx="1760220" cy="802640"/>
                  </a:xfrm>
                  <a:prstGeom prst="rect">
                    <a:avLst/>
                  </a:prstGeom>
                </pic:spPr>
              </pic:pic>
            </a:graphicData>
          </a:graphic>
        </wp:anchor>
      </w:drawing>
    </w:r>
    <w:r w:rsidRPr="00A32CB3">
      <w:rPr>
        <w:rFonts w:ascii="Times New Roman" w:hAnsi="Times New Roman" w:cs="Times New Roman"/>
        <w:sz w:val="24"/>
        <w:szCs w:val="24"/>
        <w:lang w:val="en-US"/>
      </w:rPr>
      <w:t>Faculty of Philosophy, Art History, History and Humanities</w:t>
    </w:r>
    <w:r w:rsidRPr="000F7121">
      <w:rPr>
        <w:noProof/>
        <w:lang w:val="en-US"/>
      </w:rPr>
      <w:t xml:space="preserve"> </w:t>
    </w:r>
  </w:p>
  <w:p w14:paraId="489F0CCD" w14:textId="77777777" w:rsidR="00E2751D" w:rsidRDefault="00E2751D" w:rsidP="000F7121">
    <w:pPr>
      <w:spacing w:after="0" w:line="240" w:lineRule="auto"/>
      <w:jc w:val="both"/>
      <w:rPr>
        <w:rFonts w:ascii="Times New Roman" w:hAnsi="Times New Roman"/>
        <w:sz w:val="24"/>
        <w:szCs w:val="24"/>
        <w:lang w:val="en-US"/>
      </w:rPr>
    </w:pPr>
    <w:r>
      <w:rPr>
        <w:rFonts w:ascii="Times New Roman" w:hAnsi="Times New Roman"/>
        <w:sz w:val="24"/>
        <w:szCs w:val="24"/>
        <w:lang w:val="en-US"/>
      </w:rPr>
      <w:t>Institute for Political Science</w:t>
    </w:r>
  </w:p>
  <w:p w14:paraId="18BADF8E" w14:textId="77777777" w:rsidR="00E2751D" w:rsidRDefault="00E2751D" w:rsidP="000F7121">
    <w:pPr>
      <w:pStyle w:val="Kopfzeile"/>
      <w:rPr>
        <w:rFonts w:ascii="Times New Roman" w:hAnsi="Times New Roman" w:cs="Times New Roman"/>
        <w:sz w:val="24"/>
        <w:szCs w:val="24"/>
        <w:lang w:val="en-US"/>
      </w:rPr>
    </w:pPr>
    <w:r>
      <w:rPr>
        <w:rFonts w:ascii="Times New Roman" w:hAnsi="Times New Roman"/>
        <w:sz w:val="24"/>
        <w:szCs w:val="24"/>
        <w:lang w:val="en-US"/>
      </w:rPr>
      <w:t>Instructor: Romy Escher, M.A</w:t>
    </w:r>
    <w:r w:rsidRPr="00A32CB3">
      <w:rPr>
        <w:rFonts w:ascii="Times New Roman" w:hAnsi="Times New Roman" w:cs="Times New Roman"/>
        <w:sz w:val="24"/>
        <w:szCs w:val="24"/>
        <w:lang w:val="en-US"/>
      </w:rPr>
      <w:t xml:space="preserve"> </w:t>
    </w:r>
  </w:p>
  <w:p w14:paraId="541EFE36" w14:textId="77777777" w:rsidR="00E2751D" w:rsidRPr="000F7121" w:rsidRDefault="00E2751D" w:rsidP="000F7121">
    <w:pPr>
      <w:spacing w:line="240" w:lineRule="auto"/>
      <w:jc w:val="both"/>
      <w:rPr>
        <w:rFonts w:ascii="Times New Roman" w:hAnsi="Times New Roman"/>
        <w:sz w:val="24"/>
        <w:szCs w:val="24"/>
        <w:lang w:val="en-US"/>
      </w:rPr>
    </w:pPr>
    <w:r>
      <w:rPr>
        <w:rFonts w:ascii="Times New Roman" w:hAnsi="Times New Roman"/>
        <w:sz w:val="24"/>
        <w:szCs w:val="24"/>
        <w:lang w:val="en-US"/>
      </w:rPr>
      <w:t>Summer Term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EEF9" w14:textId="77777777" w:rsidR="00E2751D" w:rsidRDefault="00E2751D" w:rsidP="003B28DD">
    <w:pPr>
      <w:pStyle w:val="Kopfzeile"/>
      <w:jc w:val="center"/>
    </w:pPr>
  </w:p>
  <w:p w14:paraId="7D7186D1" w14:textId="77777777" w:rsidR="00E2751D" w:rsidRPr="000F7121" w:rsidRDefault="00E2751D" w:rsidP="000F7121">
    <w:pPr>
      <w:spacing w:line="240" w:lineRule="auto"/>
      <w:jc w:val="both"/>
      <w:rPr>
        <w:rFonts w:ascii="Times New Roman" w:hAnsi="Times New Roman"/>
        <w:sz w:val="24"/>
        <w:szCs w:val="24"/>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058B12" w14:textId="77777777" w:rsidR="00E2751D" w:rsidRPr="000F7121" w:rsidRDefault="00E2751D" w:rsidP="000F7121">
    <w:pPr>
      <w:spacing w:line="240" w:lineRule="auto"/>
      <w:jc w:val="both"/>
      <w:rPr>
        <w:rFonts w:ascii="Times New Roman" w:hAnsi="Times New Roman"/>
        <w:sz w:val="24"/>
        <w:szCs w:val="24"/>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3F23E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971"/>
    <w:rsid w:val="00002F29"/>
    <w:rsid w:val="00040EFD"/>
    <w:rsid w:val="00065F0C"/>
    <w:rsid w:val="00073870"/>
    <w:rsid w:val="00083C79"/>
    <w:rsid w:val="000C3768"/>
    <w:rsid w:val="000C7631"/>
    <w:rsid w:val="000E7A34"/>
    <w:rsid w:val="000F7121"/>
    <w:rsid w:val="0013690D"/>
    <w:rsid w:val="00145D07"/>
    <w:rsid w:val="00147DAB"/>
    <w:rsid w:val="00151AF9"/>
    <w:rsid w:val="0015585C"/>
    <w:rsid w:val="00190FAC"/>
    <w:rsid w:val="001A1E6B"/>
    <w:rsid w:val="001A2280"/>
    <w:rsid w:val="001C0171"/>
    <w:rsid w:val="001C6ADC"/>
    <w:rsid w:val="001E3239"/>
    <w:rsid w:val="001F3402"/>
    <w:rsid w:val="001F39AE"/>
    <w:rsid w:val="0021057B"/>
    <w:rsid w:val="002158CE"/>
    <w:rsid w:val="00253DBE"/>
    <w:rsid w:val="00291C93"/>
    <w:rsid w:val="002922C6"/>
    <w:rsid w:val="00294F9D"/>
    <w:rsid w:val="002A4FF8"/>
    <w:rsid w:val="002F16FD"/>
    <w:rsid w:val="00300DAE"/>
    <w:rsid w:val="00304D54"/>
    <w:rsid w:val="00313D2B"/>
    <w:rsid w:val="00321D79"/>
    <w:rsid w:val="003266F0"/>
    <w:rsid w:val="003325CC"/>
    <w:rsid w:val="003409F2"/>
    <w:rsid w:val="00351E71"/>
    <w:rsid w:val="00363CE8"/>
    <w:rsid w:val="00373EF5"/>
    <w:rsid w:val="00377384"/>
    <w:rsid w:val="003826A0"/>
    <w:rsid w:val="00390D61"/>
    <w:rsid w:val="003B28DD"/>
    <w:rsid w:val="003B7BAA"/>
    <w:rsid w:val="003C5051"/>
    <w:rsid w:val="003E06D7"/>
    <w:rsid w:val="00401549"/>
    <w:rsid w:val="0042144D"/>
    <w:rsid w:val="00422647"/>
    <w:rsid w:val="00434A22"/>
    <w:rsid w:val="00445DBC"/>
    <w:rsid w:val="00447E02"/>
    <w:rsid w:val="00450CB2"/>
    <w:rsid w:val="0045301A"/>
    <w:rsid w:val="00483A31"/>
    <w:rsid w:val="00486702"/>
    <w:rsid w:val="004B0651"/>
    <w:rsid w:val="005416E4"/>
    <w:rsid w:val="00541725"/>
    <w:rsid w:val="00575143"/>
    <w:rsid w:val="00584A9D"/>
    <w:rsid w:val="005B0158"/>
    <w:rsid w:val="005B7492"/>
    <w:rsid w:val="005C23E2"/>
    <w:rsid w:val="005D3D84"/>
    <w:rsid w:val="005D4567"/>
    <w:rsid w:val="005E48B1"/>
    <w:rsid w:val="0060116B"/>
    <w:rsid w:val="00606A89"/>
    <w:rsid w:val="00664ACA"/>
    <w:rsid w:val="00672C78"/>
    <w:rsid w:val="00677839"/>
    <w:rsid w:val="00690629"/>
    <w:rsid w:val="006C0B2D"/>
    <w:rsid w:val="006D218E"/>
    <w:rsid w:val="006D2D98"/>
    <w:rsid w:val="00705E79"/>
    <w:rsid w:val="00712E00"/>
    <w:rsid w:val="00712EFD"/>
    <w:rsid w:val="007606C9"/>
    <w:rsid w:val="007614C5"/>
    <w:rsid w:val="00765B07"/>
    <w:rsid w:val="00770902"/>
    <w:rsid w:val="007968FC"/>
    <w:rsid w:val="00796EE6"/>
    <w:rsid w:val="007A0283"/>
    <w:rsid w:val="007D3BAF"/>
    <w:rsid w:val="007F1303"/>
    <w:rsid w:val="008214B8"/>
    <w:rsid w:val="00821A8C"/>
    <w:rsid w:val="00823520"/>
    <w:rsid w:val="008638D2"/>
    <w:rsid w:val="00870B34"/>
    <w:rsid w:val="008A02ED"/>
    <w:rsid w:val="008C16AF"/>
    <w:rsid w:val="008D714A"/>
    <w:rsid w:val="008E142A"/>
    <w:rsid w:val="0090384A"/>
    <w:rsid w:val="00904964"/>
    <w:rsid w:val="009129D2"/>
    <w:rsid w:val="009158FE"/>
    <w:rsid w:val="00970BA8"/>
    <w:rsid w:val="0097788E"/>
    <w:rsid w:val="009839DD"/>
    <w:rsid w:val="009A2C23"/>
    <w:rsid w:val="009C0377"/>
    <w:rsid w:val="009C3878"/>
    <w:rsid w:val="009C6540"/>
    <w:rsid w:val="009F26D6"/>
    <w:rsid w:val="009F3C07"/>
    <w:rsid w:val="00A10D04"/>
    <w:rsid w:val="00A32CB3"/>
    <w:rsid w:val="00A36EBA"/>
    <w:rsid w:val="00A52149"/>
    <w:rsid w:val="00A63C4A"/>
    <w:rsid w:val="00A72E92"/>
    <w:rsid w:val="00A81BA4"/>
    <w:rsid w:val="00A87E2B"/>
    <w:rsid w:val="00AA5870"/>
    <w:rsid w:val="00AA7BF1"/>
    <w:rsid w:val="00AD078B"/>
    <w:rsid w:val="00AD1BB3"/>
    <w:rsid w:val="00AF0A14"/>
    <w:rsid w:val="00AF0EDA"/>
    <w:rsid w:val="00AF7B35"/>
    <w:rsid w:val="00B005CE"/>
    <w:rsid w:val="00B111C4"/>
    <w:rsid w:val="00B2092A"/>
    <w:rsid w:val="00B25357"/>
    <w:rsid w:val="00B27D47"/>
    <w:rsid w:val="00B519B3"/>
    <w:rsid w:val="00B60C16"/>
    <w:rsid w:val="00B73F86"/>
    <w:rsid w:val="00B81694"/>
    <w:rsid w:val="00B90E91"/>
    <w:rsid w:val="00B91B80"/>
    <w:rsid w:val="00BB6B6E"/>
    <w:rsid w:val="00BC5127"/>
    <w:rsid w:val="00C21262"/>
    <w:rsid w:val="00C23A22"/>
    <w:rsid w:val="00C23EAE"/>
    <w:rsid w:val="00C307F2"/>
    <w:rsid w:val="00C4409B"/>
    <w:rsid w:val="00C45D0F"/>
    <w:rsid w:val="00C45F5C"/>
    <w:rsid w:val="00C4737B"/>
    <w:rsid w:val="00C5381A"/>
    <w:rsid w:val="00C93459"/>
    <w:rsid w:val="00CA10AE"/>
    <w:rsid w:val="00CB3C1D"/>
    <w:rsid w:val="00CC02EA"/>
    <w:rsid w:val="00CE6E9A"/>
    <w:rsid w:val="00CF6FA9"/>
    <w:rsid w:val="00D03BA9"/>
    <w:rsid w:val="00D20478"/>
    <w:rsid w:val="00D5554B"/>
    <w:rsid w:val="00D6281A"/>
    <w:rsid w:val="00D87064"/>
    <w:rsid w:val="00D90B79"/>
    <w:rsid w:val="00D93FD7"/>
    <w:rsid w:val="00D95CF7"/>
    <w:rsid w:val="00DC32DD"/>
    <w:rsid w:val="00DC4BA8"/>
    <w:rsid w:val="00DE3971"/>
    <w:rsid w:val="00E1549D"/>
    <w:rsid w:val="00E24533"/>
    <w:rsid w:val="00E2751D"/>
    <w:rsid w:val="00E32D8C"/>
    <w:rsid w:val="00E60640"/>
    <w:rsid w:val="00E6621A"/>
    <w:rsid w:val="00EB5D77"/>
    <w:rsid w:val="00EE7070"/>
    <w:rsid w:val="00F00554"/>
    <w:rsid w:val="00F04F1E"/>
    <w:rsid w:val="00F35971"/>
    <w:rsid w:val="00F41171"/>
    <w:rsid w:val="00F654B4"/>
    <w:rsid w:val="00F80494"/>
    <w:rsid w:val="00FA57B3"/>
    <w:rsid w:val="00FA6DDA"/>
    <w:rsid w:val="00FB5A8D"/>
    <w:rsid w:val="00FC407E"/>
    <w:rsid w:val="00FC43C8"/>
    <w:rsid w:val="00FC4DCB"/>
    <w:rsid w:val="00FD6766"/>
    <w:rsid w:val="00FE4BE9"/>
    <w:rsid w:val="00FE5BEF"/>
    <w:rsid w:val="00FF1F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1149A"/>
  <w15:chartTrackingRefBased/>
  <w15:docId w15:val="{9C128400-1CB0-4176-B654-8FF04BA11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AA7BF1"/>
  </w:style>
  <w:style w:type="paragraph" w:styleId="berschrift1">
    <w:name w:val="heading 1"/>
    <w:basedOn w:val="Standard"/>
    <w:next w:val="Standard"/>
    <w:link w:val="berschrift1Zchn"/>
    <w:uiPriority w:val="9"/>
    <w:qFormat/>
    <w:rsid w:val="00AA7BF1"/>
    <w:pPr>
      <w:keepNext/>
      <w:keepLines/>
      <w:numPr>
        <w:numId w:val="1"/>
      </w:numPr>
      <w:spacing w:before="480" w:after="120" w:line="240" w:lineRule="auto"/>
      <w:outlineLvl w:val="0"/>
    </w:pPr>
    <w:rPr>
      <w:rFonts w:ascii="Times New Roman" w:eastAsiaTheme="majorEastAsia" w:hAnsi="Times New Roman" w:cstheme="majorBidi"/>
      <w:b/>
      <w:sz w:val="32"/>
      <w:szCs w:val="32"/>
    </w:rPr>
  </w:style>
  <w:style w:type="paragraph" w:styleId="berschrift2">
    <w:name w:val="heading 2"/>
    <w:basedOn w:val="Standard"/>
    <w:next w:val="Standard"/>
    <w:link w:val="berschrift2Zchn"/>
    <w:uiPriority w:val="9"/>
    <w:unhideWhenUsed/>
    <w:qFormat/>
    <w:rsid w:val="002158CE"/>
    <w:pPr>
      <w:keepNext/>
      <w:keepLines/>
      <w:numPr>
        <w:ilvl w:val="1"/>
        <w:numId w:val="1"/>
      </w:numPr>
      <w:spacing w:before="360" w:after="120" w:line="240" w:lineRule="auto"/>
      <w:outlineLvl w:val="1"/>
    </w:pPr>
    <w:rPr>
      <w:rFonts w:ascii="Times New Roman" w:eastAsiaTheme="majorEastAsia" w:hAnsi="Times New Roman" w:cstheme="majorBidi"/>
      <w:b/>
      <w:sz w:val="28"/>
      <w:szCs w:val="26"/>
    </w:rPr>
  </w:style>
  <w:style w:type="paragraph" w:styleId="berschrift3">
    <w:name w:val="heading 3"/>
    <w:basedOn w:val="Standard"/>
    <w:next w:val="Standard"/>
    <w:link w:val="berschrift3Zchn"/>
    <w:uiPriority w:val="9"/>
    <w:unhideWhenUsed/>
    <w:qFormat/>
    <w:rsid w:val="00AA7BF1"/>
    <w:pPr>
      <w:keepNext/>
      <w:keepLines/>
      <w:numPr>
        <w:ilvl w:val="2"/>
        <w:numId w:val="1"/>
      </w:numPr>
      <w:spacing w:before="120" w:after="120" w:line="360" w:lineRule="auto"/>
      <w:outlineLvl w:val="2"/>
    </w:pPr>
    <w:rPr>
      <w:rFonts w:ascii="Times New Roman" w:eastAsiaTheme="majorEastAsia" w:hAnsi="Times New Roman" w:cstheme="majorBidi"/>
      <w:b/>
      <w:sz w:val="26"/>
      <w:szCs w:val="24"/>
    </w:rPr>
  </w:style>
  <w:style w:type="paragraph" w:styleId="berschrift4">
    <w:name w:val="heading 4"/>
    <w:basedOn w:val="Standard"/>
    <w:next w:val="Standard"/>
    <w:link w:val="berschrift4Zchn"/>
    <w:uiPriority w:val="9"/>
    <w:semiHidden/>
    <w:unhideWhenUsed/>
    <w:qFormat/>
    <w:rsid w:val="00AA7BF1"/>
    <w:pPr>
      <w:keepNext/>
      <w:keepLines/>
      <w:numPr>
        <w:ilvl w:val="3"/>
        <w:numId w:val="1"/>
      </w:numPr>
      <w:spacing w:before="120" w:after="120" w:line="360" w:lineRule="auto"/>
      <w:outlineLvl w:val="3"/>
    </w:pPr>
    <w:rPr>
      <w:rFonts w:ascii="Times New Roman" w:eastAsiaTheme="majorEastAsia" w:hAnsi="Times New Roman" w:cstheme="majorBidi"/>
      <w:b/>
      <w:iCs/>
      <w:sz w:val="24"/>
    </w:rPr>
  </w:style>
  <w:style w:type="paragraph" w:styleId="berschrift5">
    <w:name w:val="heading 5"/>
    <w:basedOn w:val="Standard"/>
    <w:next w:val="Standard"/>
    <w:link w:val="berschrift5Zchn"/>
    <w:uiPriority w:val="9"/>
    <w:semiHidden/>
    <w:unhideWhenUsed/>
    <w:qFormat/>
    <w:rsid w:val="000C376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C376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C376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C376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376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F0A1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F0A14"/>
  </w:style>
  <w:style w:type="paragraph" w:styleId="Fuzeile">
    <w:name w:val="footer"/>
    <w:basedOn w:val="Standard"/>
    <w:link w:val="FuzeileZchn"/>
    <w:uiPriority w:val="99"/>
    <w:unhideWhenUsed/>
    <w:rsid w:val="00AF0A1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F0A14"/>
  </w:style>
  <w:style w:type="character" w:customStyle="1" w:styleId="berschrift1Zchn">
    <w:name w:val="Überschrift 1 Zchn"/>
    <w:basedOn w:val="Absatz-Standardschriftart"/>
    <w:link w:val="berschrift1"/>
    <w:uiPriority w:val="9"/>
    <w:rsid w:val="00AA7BF1"/>
    <w:rPr>
      <w:rFonts w:ascii="Times New Roman" w:eastAsiaTheme="majorEastAsia" w:hAnsi="Times New Roman" w:cstheme="majorBidi"/>
      <w:b/>
      <w:sz w:val="32"/>
      <w:szCs w:val="32"/>
    </w:rPr>
  </w:style>
  <w:style w:type="paragraph" w:styleId="Verzeichnis1">
    <w:name w:val="toc 1"/>
    <w:basedOn w:val="Flietext"/>
    <w:next w:val="Standard"/>
    <w:autoRedefine/>
    <w:uiPriority w:val="39"/>
    <w:unhideWhenUsed/>
    <w:rsid w:val="00A36EBA"/>
    <w:pPr>
      <w:tabs>
        <w:tab w:val="left" w:pos="440"/>
        <w:tab w:val="right" w:leader="dot" w:pos="8494"/>
      </w:tabs>
    </w:pPr>
    <w:rPr>
      <w:noProof/>
      <w:color w:val="000000" w:themeColor="text1"/>
      <w:lang w:val="en-US"/>
    </w:rPr>
  </w:style>
  <w:style w:type="character" w:styleId="Hyperlink">
    <w:name w:val="Hyperlink"/>
    <w:basedOn w:val="Absatz-Standardschriftart"/>
    <w:uiPriority w:val="99"/>
    <w:unhideWhenUsed/>
    <w:rsid w:val="00904964"/>
    <w:rPr>
      <w:color w:val="0563C1" w:themeColor="hyperlink"/>
      <w:u w:val="single"/>
    </w:rPr>
  </w:style>
  <w:style w:type="character" w:customStyle="1" w:styleId="berschrift2Zchn">
    <w:name w:val="Überschrift 2 Zchn"/>
    <w:basedOn w:val="Absatz-Standardschriftart"/>
    <w:link w:val="berschrift2"/>
    <w:uiPriority w:val="9"/>
    <w:rsid w:val="002158CE"/>
    <w:rPr>
      <w:rFonts w:ascii="Times New Roman" w:eastAsiaTheme="majorEastAsia" w:hAnsi="Times New Roman" w:cstheme="majorBidi"/>
      <w:b/>
      <w:sz w:val="28"/>
      <w:szCs w:val="26"/>
    </w:rPr>
  </w:style>
  <w:style w:type="character" w:customStyle="1" w:styleId="berschrift3Zchn">
    <w:name w:val="Überschrift 3 Zchn"/>
    <w:basedOn w:val="Absatz-Standardschriftart"/>
    <w:link w:val="berschrift3"/>
    <w:uiPriority w:val="9"/>
    <w:rsid w:val="00AA7BF1"/>
    <w:rPr>
      <w:rFonts w:ascii="Times New Roman" w:eastAsiaTheme="majorEastAsia" w:hAnsi="Times New Roman" w:cstheme="majorBidi"/>
      <w:b/>
      <w:sz w:val="26"/>
      <w:szCs w:val="24"/>
    </w:rPr>
  </w:style>
  <w:style w:type="paragraph" w:styleId="KeinLeerraum">
    <w:name w:val="No Spacing"/>
    <w:uiPriority w:val="1"/>
    <w:rsid w:val="00AA7BF1"/>
    <w:pPr>
      <w:spacing w:after="0" w:line="240" w:lineRule="auto"/>
    </w:pPr>
  </w:style>
  <w:style w:type="character" w:customStyle="1" w:styleId="berschrift4Zchn">
    <w:name w:val="Überschrift 4 Zchn"/>
    <w:basedOn w:val="Absatz-Standardschriftart"/>
    <w:link w:val="berschrift4"/>
    <w:uiPriority w:val="9"/>
    <w:semiHidden/>
    <w:rsid w:val="00AA7BF1"/>
    <w:rPr>
      <w:rFonts w:ascii="Times New Roman" w:eastAsiaTheme="majorEastAsia" w:hAnsi="Times New Roman" w:cstheme="majorBidi"/>
      <w:b/>
      <w:iCs/>
      <w:sz w:val="24"/>
    </w:rPr>
  </w:style>
  <w:style w:type="paragraph" w:customStyle="1" w:styleId="Flietext">
    <w:name w:val="Fließtext"/>
    <w:basedOn w:val="Standard"/>
    <w:qFormat/>
    <w:rsid w:val="00304D54"/>
    <w:pPr>
      <w:spacing w:after="120" w:line="360" w:lineRule="auto"/>
      <w:jc w:val="both"/>
    </w:pPr>
    <w:rPr>
      <w:rFonts w:ascii="Times New Roman" w:hAnsi="Times New Roman" w:cs="Times New Roman"/>
      <w:sz w:val="24"/>
      <w:szCs w:val="24"/>
    </w:rPr>
  </w:style>
  <w:style w:type="paragraph" w:styleId="Titel">
    <w:name w:val="Title"/>
    <w:basedOn w:val="Standard"/>
    <w:next w:val="Standard"/>
    <w:link w:val="TitelZchn"/>
    <w:uiPriority w:val="10"/>
    <w:rsid w:val="00C30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07F2"/>
    <w:rPr>
      <w:rFonts w:asciiTheme="majorHAnsi" w:eastAsiaTheme="majorEastAsia" w:hAnsiTheme="majorHAnsi" w:cstheme="majorBidi"/>
      <w:spacing w:val="-10"/>
      <w:kern w:val="28"/>
      <w:sz w:val="56"/>
      <w:szCs w:val="56"/>
    </w:rPr>
  </w:style>
  <w:style w:type="paragraph" w:styleId="Listenabsatz">
    <w:name w:val="List Paragraph"/>
    <w:basedOn w:val="Standard"/>
    <w:uiPriority w:val="34"/>
    <w:rsid w:val="00C307F2"/>
    <w:pPr>
      <w:ind w:left="720"/>
      <w:contextualSpacing/>
    </w:pPr>
  </w:style>
  <w:style w:type="character" w:customStyle="1" w:styleId="berschrift5Zchn">
    <w:name w:val="Überschrift 5 Zchn"/>
    <w:basedOn w:val="Absatz-Standardschriftart"/>
    <w:link w:val="berschrift5"/>
    <w:uiPriority w:val="9"/>
    <w:semiHidden/>
    <w:rsid w:val="000C3768"/>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0C3768"/>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0C3768"/>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0C376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0C3768"/>
    <w:rPr>
      <w:rFonts w:asciiTheme="majorHAnsi" w:eastAsiaTheme="majorEastAsia" w:hAnsiTheme="majorHAnsi" w:cstheme="majorBidi"/>
      <w:i/>
      <w:iCs/>
      <w:color w:val="272727" w:themeColor="text1" w:themeTint="D8"/>
      <w:sz w:val="21"/>
      <w:szCs w:val="21"/>
    </w:rPr>
  </w:style>
  <w:style w:type="paragraph" w:customStyle="1" w:styleId="Titelname">
    <w:name w:val="Titelname"/>
    <w:basedOn w:val="Standard"/>
    <w:rsid w:val="00A32CB3"/>
    <w:pPr>
      <w:spacing w:after="0" w:line="360" w:lineRule="auto"/>
      <w:jc w:val="center"/>
    </w:pPr>
    <w:rPr>
      <w:rFonts w:ascii="Times New Roman" w:hAnsi="Times New Roman"/>
      <w:b/>
      <w:sz w:val="44"/>
      <w:szCs w:val="44"/>
      <w:lang w:val="en-US"/>
    </w:rPr>
  </w:style>
  <w:style w:type="paragraph" w:styleId="Funotentext">
    <w:name w:val="footnote text"/>
    <w:basedOn w:val="Standard"/>
    <w:link w:val="FunotentextZchn"/>
    <w:semiHidden/>
    <w:unhideWhenUsed/>
    <w:rsid w:val="00A32CB3"/>
    <w:pPr>
      <w:autoSpaceDN w:val="0"/>
      <w:spacing w:after="0" w:line="240" w:lineRule="auto"/>
    </w:pPr>
    <w:rPr>
      <w:rFonts w:ascii="Calibri" w:eastAsia="Calibri" w:hAnsi="Calibri" w:cs="Times New Roman"/>
      <w:sz w:val="20"/>
      <w:szCs w:val="20"/>
    </w:rPr>
  </w:style>
  <w:style w:type="character" w:customStyle="1" w:styleId="FunotentextZchn">
    <w:name w:val="Fußnotentext Zchn"/>
    <w:basedOn w:val="Absatz-Standardschriftart"/>
    <w:link w:val="Funotentext"/>
    <w:semiHidden/>
    <w:rsid w:val="00A32CB3"/>
    <w:rPr>
      <w:rFonts w:ascii="Calibri" w:eastAsia="Calibri" w:hAnsi="Calibri" w:cs="Times New Roman"/>
      <w:sz w:val="20"/>
      <w:szCs w:val="20"/>
    </w:rPr>
  </w:style>
  <w:style w:type="character" w:styleId="Funotenzeichen">
    <w:name w:val="footnote reference"/>
    <w:basedOn w:val="Absatz-Standardschriftart"/>
    <w:semiHidden/>
    <w:unhideWhenUsed/>
    <w:rsid w:val="00A32CB3"/>
    <w:rPr>
      <w:position w:val="0"/>
      <w:vertAlign w:val="superscript"/>
    </w:rPr>
  </w:style>
  <w:style w:type="paragraph" w:styleId="Verzeichnis2">
    <w:name w:val="toc 2"/>
    <w:basedOn w:val="Standard"/>
    <w:next w:val="Standard"/>
    <w:autoRedefine/>
    <w:uiPriority w:val="39"/>
    <w:unhideWhenUsed/>
    <w:rsid w:val="003E06D7"/>
    <w:pPr>
      <w:spacing w:after="100"/>
      <w:ind w:left="220"/>
    </w:pPr>
  </w:style>
  <w:style w:type="character" w:customStyle="1" w:styleId="tagtrans">
    <w:name w:val="tag_trans"/>
    <w:basedOn w:val="Absatz-Standardschriftart"/>
    <w:rsid w:val="00B2092A"/>
  </w:style>
  <w:style w:type="paragraph" w:styleId="Literaturverzeichnis">
    <w:name w:val="Bibliography"/>
    <w:basedOn w:val="Standard"/>
    <w:next w:val="Standard"/>
    <w:uiPriority w:val="37"/>
    <w:unhideWhenUsed/>
    <w:rsid w:val="009158FE"/>
  </w:style>
  <w:style w:type="paragraph" w:customStyle="1" w:styleId="Hypothesen">
    <w:name w:val="Hypothesen"/>
    <w:basedOn w:val="Flietext"/>
    <w:qFormat/>
    <w:rsid w:val="00F80494"/>
    <w:pPr>
      <w:ind w:left="1304" w:right="1304"/>
    </w:pPr>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775617">
      <w:bodyDiv w:val="1"/>
      <w:marLeft w:val="0"/>
      <w:marRight w:val="0"/>
      <w:marTop w:val="0"/>
      <w:marBottom w:val="0"/>
      <w:divBdr>
        <w:top w:val="none" w:sz="0" w:space="0" w:color="auto"/>
        <w:left w:val="none" w:sz="0" w:space="0" w:color="auto"/>
        <w:bottom w:val="none" w:sz="0" w:space="0" w:color="auto"/>
        <w:right w:val="none" w:sz="0" w:space="0" w:color="auto"/>
      </w:divBdr>
    </w:div>
    <w:div w:id="930165540">
      <w:bodyDiv w:val="1"/>
      <w:marLeft w:val="0"/>
      <w:marRight w:val="0"/>
      <w:marTop w:val="0"/>
      <w:marBottom w:val="0"/>
      <w:divBdr>
        <w:top w:val="none" w:sz="0" w:space="0" w:color="auto"/>
        <w:left w:val="none" w:sz="0" w:space="0" w:color="auto"/>
        <w:bottom w:val="none" w:sz="0" w:space="0" w:color="auto"/>
        <w:right w:val="none" w:sz="0" w:space="0" w:color="auto"/>
      </w:divBdr>
    </w:div>
    <w:div w:id="1632904789">
      <w:bodyDiv w:val="1"/>
      <w:marLeft w:val="0"/>
      <w:marRight w:val="0"/>
      <w:marTop w:val="0"/>
      <w:marBottom w:val="0"/>
      <w:divBdr>
        <w:top w:val="none" w:sz="0" w:space="0" w:color="auto"/>
        <w:left w:val="none" w:sz="0" w:space="0" w:color="auto"/>
        <w:bottom w:val="none" w:sz="0" w:space="0" w:color="auto"/>
        <w:right w:val="none" w:sz="0" w:space="0" w:color="auto"/>
      </w:divBdr>
    </w:div>
    <w:div w:id="2085837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1BD992-0E3C-47F6-A908-9204A51E3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717</Words>
  <Characters>42318</Characters>
  <Application>Microsoft Office Word</Application>
  <DocSecurity>0</DocSecurity>
  <Lines>352</Lines>
  <Paragraphs>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8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Berg</dc:creator>
  <cp:keywords/>
  <dc:description/>
  <cp:lastModifiedBy>Jakob Berg</cp:lastModifiedBy>
  <cp:revision>2</cp:revision>
  <cp:lastPrinted>2020-07-31T21:18:00Z</cp:lastPrinted>
  <dcterms:created xsi:type="dcterms:W3CDTF">2020-07-21T13:12:00Z</dcterms:created>
  <dcterms:modified xsi:type="dcterms:W3CDTF">2020-08-28T0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iOOdcK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